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0AB7" w:rsidRDefault="00430AB7" w:rsidP="00430AB7">
      <w:pPr>
        <w:pStyle w:val="Heading1"/>
      </w:pPr>
      <w:r>
        <w:t>Structure</w:t>
      </w:r>
    </w:p>
    <w:p w:rsidR="009B762A" w:rsidRDefault="00430AB7" w:rsidP="00430AB7">
      <w:pPr>
        <w:pStyle w:val="Heading2"/>
      </w:pPr>
      <w:r>
        <w:t>Introduction</w:t>
      </w:r>
    </w:p>
    <w:p w:rsidR="00261C32" w:rsidRDefault="00FB6527" w:rsidP="00FB6527">
      <w:pPr>
        <w:pStyle w:val="Heading3"/>
      </w:pPr>
      <w:r>
        <w:t>Background</w:t>
      </w:r>
    </w:p>
    <w:p w:rsidR="00587A6D" w:rsidRDefault="00261C32" w:rsidP="003D2C1B">
      <w:r>
        <w:t xml:space="preserve">In cost-effectiveness models, it is highly recommended that probabilistic sensitivity analysis (PSA) is performed. </w:t>
      </w:r>
      <w:r w:rsidR="009E2AE4">
        <w:fldChar w:fldCharType="begin" w:fldLock="1"/>
      </w:r>
      <w:r w:rsidR="0038052F">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id" : "ITEM-2", "itemData" : { "DOI" : "10.1002/hec.985",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dropping-particle" : "", "family" : "Claxton", "given" : "Karl", "non-dropping-particle" : "", "parse-names" : false, "suffix" : "" }, { "dropping-particle" : "", "family" : "Sculpher", "given" : "Mark", "non-dropping-particle" : "", "parse-names" : false, "suffix" : "" }, { "dropping-particle" : "", "family" : "McCabe", "given" : "Chris", "non-dropping-particle" : "", "parse-names" : false, "suffix" : "" }, { "dropping-particle" : "", "family" : "Briggs", "given" : "Andrew", "non-dropping-particle" : "", "parse-names" : false, "suffix" : "" }, { "dropping-particle" : "", "family" : "Akehurst", "given" : "Ron", "non-dropping-particle" : "", "parse-names" : false, "suffix" : "" }, { "dropping-particle" : "", "family" : "Buxton", "given" : "Martin", "non-dropping-particle" : "", "parse-names" : false, "suffix" : "" }, { "dropping-particle" : "", "family" : "Brazier", "given" : "John", "non-dropping-particle" : "", "parse-names" : false, "suffix" : "" }, { "dropping-particle" : "", "family" : "O'Hagan", "given" : "Tony", "non-dropping-particle" : "", "parse-names" : false, "suffix" : "" } ], "container-title" : "Health economics", "id" : "ITEM-2", "issue" : "4", "issued" : { "date-parts" : [ [ "2005", "4" ] ] }, "page" : "339-47", "title" : "Probabilistic sensitivity analysis for NICE technology assessment: not an optional extra.", "type" : "article-journal", "volume" : "14" }, "uris" : [ "http://www.mendeley.com/documents/?uuid=5990ecd1-56ea-4bf5-b684-aa9aee148da1" ] } ], "mendeley" : { "previouslyFormattedCitation" : "(1,2)" }, "properties" : { "noteIndex" : 0 }, "schema" : "https://github.com/citation-style-language/schema/raw/master/csl-citation.json" }</w:instrText>
      </w:r>
      <w:r w:rsidR="009E2AE4">
        <w:fldChar w:fldCharType="separate"/>
      </w:r>
      <w:r w:rsidR="000E7974" w:rsidRPr="000E7974">
        <w:rPr>
          <w:noProof/>
        </w:rPr>
        <w:t>(1,2)</w:t>
      </w:r>
      <w:r w:rsidR="009E2AE4">
        <w:fldChar w:fldCharType="end"/>
      </w:r>
      <w:r>
        <w:t xml:space="preserve"> </w:t>
      </w:r>
      <w:proofErr w:type="gramStart"/>
      <w:r>
        <w:t>This</w:t>
      </w:r>
      <w:proofErr w:type="gramEnd"/>
      <w:r>
        <w:t xml:space="preserve"> requires producing numerous samples of parameter values, whose variability is intended to reflect uncertainty in the true value of those parameters. In many cases, the values of two or more parameters are known to be related to each other in some way</w:t>
      </w:r>
      <w:r w:rsidR="00623BEB">
        <w:t>, and this relationship also needs to be reflected appropriately in the PSA</w:t>
      </w:r>
      <w:r>
        <w:t xml:space="preserve">. </w:t>
      </w:r>
    </w:p>
    <w:p w:rsidR="00FB6527" w:rsidRDefault="008C20E7" w:rsidP="003D2C1B">
      <w:r>
        <w:t xml:space="preserve">One </w:t>
      </w:r>
      <w:r w:rsidR="00587A6D">
        <w:t xml:space="preserve">type of relationship that could exist is that two or more variables are monotonically related. By this we mean that </w:t>
      </w:r>
      <w:r>
        <w:t>when considering</w:t>
      </w:r>
      <w:r w:rsidR="00587A6D">
        <w:t xml:space="preserve"> two variables X and Y, though we are uncertain about </w:t>
      </w:r>
      <w:r w:rsidR="00AB0860">
        <w:t xml:space="preserve">both the true value of X </w:t>
      </w:r>
      <w:r w:rsidR="00587A6D">
        <w:t xml:space="preserve">and the true value of Y, we </w:t>
      </w:r>
      <w:r w:rsidR="00587A6D" w:rsidRPr="00AB0860">
        <w:rPr>
          <w:i/>
        </w:rPr>
        <w:t>are</w:t>
      </w:r>
      <w:r w:rsidR="00587A6D">
        <w:t xml:space="preserve"> certain that Y is greater than X. A common example of this </w:t>
      </w:r>
      <w:r w:rsidR="00AB0860">
        <w:t xml:space="preserve">is </w:t>
      </w:r>
      <w:r w:rsidR="00587A6D">
        <w:t>where a disease has a less severe state, and a more severe state</w:t>
      </w:r>
      <w:r w:rsidR="0031366F">
        <w:t xml:space="preserve">. Assuming both states were symptomatic, </w:t>
      </w:r>
      <w:r w:rsidR="00FB6527">
        <w:t xml:space="preserve">it would be clinically implausible to assume that the mean </w:t>
      </w:r>
      <w:r w:rsidR="0031366F">
        <w:t>utility</w:t>
      </w:r>
      <w:r w:rsidR="00FB6527">
        <w:t xml:space="preserve"> while in the less severe state is </w:t>
      </w:r>
      <w:r>
        <w:t xml:space="preserve">lower </w:t>
      </w:r>
      <w:r w:rsidR="00FB6527">
        <w:t xml:space="preserve">than in the more severe state. </w:t>
      </w:r>
    </w:p>
    <w:p w:rsidR="0090309D" w:rsidRDefault="00FB6527" w:rsidP="003D2C1B">
      <w:r>
        <w:t>In this paper, we compare ten different methods for jointly simulating the PSA of two variables that we assume to be monotonically related</w:t>
      </w:r>
      <w:r w:rsidR="0090309D">
        <w:t xml:space="preserve">. These ten methods fit broadly into one of four </w:t>
      </w:r>
      <w:r w:rsidR="006A5E2C">
        <w:t>classes of method</w:t>
      </w:r>
      <w:r w:rsidR="0090309D">
        <w:t>:</w:t>
      </w:r>
    </w:p>
    <w:p w:rsidR="0090309D" w:rsidRDefault="0090309D" w:rsidP="0090309D">
      <w:pPr>
        <w:pStyle w:val="ListParagraph"/>
        <w:numPr>
          <w:ilvl w:val="0"/>
          <w:numId w:val="6"/>
        </w:numPr>
      </w:pPr>
      <w:r w:rsidRPr="0090309D">
        <w:rPr>
          <w:b/>
        </w:rPr>
        <w:t>Naïve methods</w:t>
      </w:r>
      <w:r>
        <w:t xml:space="preserve"> (methods </w:t>
      </w:r>
      <w:r w:rsidR="00366FEC">
        <w:t>one</w:t>
      </w:r>
      <w:r>
        <w:t xml:space="preserve"> and </w:t>
      </w:r>
      <w:r w:rsidR="00366FEC">
        <w:t>two</w:t>
      </w:r>
      <w:r>
        <w:t>), where the two variables are sampled independently</w:t>
      </w:r>
      <w:r w:rsidR="008C20E7">
        <w:t>, or the same random number stream is used for simulating both variables</w:t>
      </w:r>
      <w:r>
        <w:t>;</w:t>
      </w:r>
    </w:p>
    <w:p w:rsidR="001021E8" w:rsidRDefault="0090309D" w:rsidP="0090309D">
      <w:pPr>
        <w:pStyle w:val="ListParagraph"/>
        <w:numPr>
          <w:ilvl w:val="0"/>
          <w:numId w:val="6"/>
        </w:numPr>
      </w:pPr>
      <w:r w:rsidRPr="001021E8">
        <w:rPr>
          <w:b/>
        </w:rPr>
        <w:t xml:space="preserve">Resampling </w:t>
      </w:r>
      <w:r w:rsidR="001021E8" w:rsidRPr="001021E8">
        <w:rPr>
          <w:b/>
        </w:rPr>
        <w:t xml:space="preserve">and </w:t>
      </w:r>
      <w:r w:rsidR="001021E8">
        <w:rPr>
          <w:b/>
        </w:rPr>
        <w:t xml:space="preserve">replacement </w:t>
      </w:r>
      <w:r w:rsidRPr="001021E8">
        <w:rPr>
          <w:b/>
        </w:rPr>
        <w:t>methods</w:t>
      </w:r>
      <w:r>
        <w:t xml:space="preserve"> (methods </w:t>
      </w:r>
      <w:r w:rsidR="00366FEC">
        <w:t>three</w:t>
      </w:r>
      <w:r w:rsidR="00AB0860">
        <w:t xml:space="preserve"> to six</w:t>
      </w:r>
      <w:r>
        <w:t xml:space="preserve">), where draws from independent </w:t>
      </w:r>
      <w:r w:rsidR="001021E8">
        <w:t xml:space="preserve">distributions are either selectively resampled or replaced with </w:t>
      </w:r>
      <w:r w:rsidR="0031366F">
        <w:t>a value which ensures monotonicity</w:t>
      </w:r>
      <w:r w:rsidR="001021E8">
        <w:t>;</w:t>
      </w:r>
    </w:p>
    <w:p w:rsidR="001021E8" w:rsidRDefault="001021E8" w:rsidP="0090309D">
      <w:pPr>
        <w:pStyle w:val="ListParagraph"/>
        <w:numPr>
          <w:ilvl w:val="0"/>
          <w:numId w:val="6"/>
        </w:numPr>
      </w:pPr>
      <w:r>
        <w:rPr>
          <w:b/>
        </w:rPr>
        <w:t>Multivariate model methods</w:t>
      </w:r>
      <w:r>
        <w:t xml:space="preserve"> (methods </w:t>
      </w:r>
      <w:r w:rsidR="00366FEC">
        <w:t>seven</w:t>
      </w:r>
      <w:r>
        <w:t xml:space="preserve">, </w:t>
      </w:r>
      <w:r w:rsidR="00366FEC">
        <w:t>eight</w:t>
      </w:r>
      <w:r>
        <w:t xml:space="preserve"> and </w:t>
      </w:r>
      <w:r w:rsidR="00366FEC">
        <w:t>nine</w:t>
      </w:r>
      <w:r>
        <w:t>), where the variables used in the PSA are</w:t>
      </w:r>
      <w:r w:rsidR="008C20E7">
        <w:t xml:space="preserve"> sampled</w:t>
      </w:r>
      <w:r>
        <w:t xml:space="preserve"> jointly from a multivariate model where a covariance </w:t>
      </w:r>
      <w:r w:rsidR="00975116">
        <w:t>between variables is explicitly specified;</w:t>
      </w:r>
    </w:p>
    <w:p w:rsidR="00975116" w:rsidRDefault="00975116" w:rsidP="0090309D">
      <w:pPr>
        <w:pStyle w:val="ListParagraph"/>
        <w:numPr>
          <w:ilvl w:val="0"/>
          <w:numId w:val="6"/>
        </w:numPr>
      </w:pPr>
      <w:r>
        <w:rPr>
          <w:b/>
        </w:rPr>
        <w:t>Difference model methods</w:t>
      </w:r>
      <w:r>
        <w:t xml:space="preserve"> (method </w:t>
      </w:r>
      <w:r w:rsidR="00366FEC">
        <w:t>ten</w:t>
      </w:r>
      <w:r>
        <w:t>), where PSA draws for all but one of the variables are produced by adding a draw from a positively bounded distribution onto a draw for another distribution</w:t>
      </w:r>
    </w:p>
    <w:p w:rsidR="009041DA" w:rsidRDefault="006A5E2C" w:rsidP="00975116">
      <w:r>
        <w:t xml:space="preserve">In this paper we compare the properties of PSA samples created by each of the ten methods. </w:t>
      </w:r>
      <w:r w:rsidR="00CF5DBC">
        <w:t xml:space="preserve">All methods use only summary statistics, sample means and standard errors, which are often the only data available to modellers. In our comparison, the summary means and standard errors are derived from </w:t>
      </w:r>
      <w:r w:rsidR="008C20E7">
        <w:t xml:space="preserve">hypothetical </w:t>
      </w:r>
      <w:r w:rsidR="00CF5DBC">
        <w:t xml:space="preserve">individual patient data reporting the </w:t>
      </w:r>
      <w:proofErr w:type="spellStart"/>
      <w:r w:rsidR="00CF5DBC">
        <w:t>HRQoL</w:t>
      </w:r>
      <w:proofErr w:type="spellEnd"/>
      <w:r w:rsidR="00CF5DBC">
        <w:t xml:space="preserve"> for thirty patients with a hypothetical disease. For each patient, we have </w:t>
      </w:r>
      <w:r w:rsidR="008C20E7">
        <w:t xml:space="preserve">produced values for </w:t>
      </w:r>
      <w:r w:rsidR="00CF5DBC">
        <w:t xml:space="preserve">their </w:t>
      </w:r>
      <w:proofErr w:type="spellStart"/>
      <w:r w:rsidR="00CF5DBC">
        <w:t>HRQoL</w:t>
      </w:r>
      <w:proofErr w:type="spellEnd"/>
      <w:r w:rsidR="00CF5DBC">
        <w:t xml:space="preserve"> in the </w:t>
      </w:r>
      <w:r w:rsidR="009041DA">
        <w:t xml:space="preserve">moderate </w:t>
      </w:r>
      <w:r w:rsidR="00CF5DBC">
        <w:t>state</w:t>
      </w:r>
      <w:r w:rsidR="009041DA">
        <w:t xml:space="preserve">, and also their </w:t>
      </w:r>
      <w:proofErr w:type="spellStart"/>
      <w:r w:rsidR="009041DA">
        <w:t>HRQoL</w:t>
      </w:r>
      <w:proofErr w:type="spellEnd"/>
      <w:r w:rsidR="009041DA">
        <w:t xml:space="preserve"> in the</w:t>
      </w:r>
      <w:r w:rsidR="00CF5DBC">
        <w:t xml:space="preserve"> </w:t>
      </w:r>
      <w:r w:rsidR="009041DA">
        <w:t>severe state. From the</w:t>
      </w:r>
      <w:r w:rsidR="008C20E7">
        <w:t xml:space="preserve"> individual patient data</w:t>
      </w:r>
      <w:r w:rsidR="009041DA">
        <w:t xml:space="preserve"> </w:t>
      </w:r>
      <w:r w:rsidR="008C20E7">
        <w:t>(</w:t>
      </w:r>
      <w:r w:rsidR="00366FEC">
        <w:t>IPD</w:t>
      </w:r>
      <w:r w:rsidR="008C20E7">
        <w:t xml:space="preserve">) </w:t>
      </w:r>
      <w:r w:rsidR="009041DA">
        <w:t xml:space="preserve">we produce 1,000 joint estimates of the mean </w:t>
      </w:r>
      <w:proofErr w:type="spellStart"/>
      <w:r w:rsidR="009041DA">
        <w:t>HRQoL</w:t>
      </w:r>
      <w:proofErr w:type="spellEnd"/>
      <w:r w:rsidR="009041DA">
        <w:t xml:space="preserve"> in the moderate state and in the severe state using a bootstrapping procedure. These bootstrapped estimates, based directly on the IPD, are the gold standard against which the estimates produced by each of the methods, which use only summary data, are compared. In general, we consider methods which produce PSA samples most similar to the bootstrapped estimates to be preferable to those which produce dissimilar PSA samples. </w:t>
      </w:r>
    </w:p>
    <w:p w:rsidR="00F26302" w:rsidRDefault="00F26302" w:rsidP="00975116">
      <w:r>
        <w:lastRenderedPageBreak/>
        <w:t>For some of the methods, we assess the PSA estimates produced when data for the two health stat</w:t>
      </w:r>
      <w:r w:rsidR="00513D80">
        <w:t xml:space="preserve">es are based on observations of different patients. Although this means that there is no bootstrapped gold standard against which results may be compared, this is included as it represents a relatively typical occurrence in health economic evaluations. </w:t>
      </w:r>
    </w:p>
    <w:p w:rsidR="006A5E2C" w:rsidRDefault="006A5E2C" w:rsidP="00975116">
      <w:r>
        <w:t xml:space="preserve">The inspiration for this paper was that we have observed authors of economic evaluations </w:t>
      </w:r>
      <w:r w:rsidR="008C20E7">
        <w:t>using naive and resampling approaches</w:t>
      </w:r>
      <w:r>
        <w:t xml:space="preserve">, which we believe are inadequate for handing monotonicity in this context. </w:t>
      </w:r>
    </w:p>
    <w:p w:rsidR="0064679C" w:rsidRPr="0064679C" w:rsidRDefault="004E5985" w:rsidP="0064679C">
      <w:pPr>
        <w:pStyle w:val="Heading2"/>
      </w:pPr>
      <w:r>
        <w:t>Method</w:t>
      </w:r>
    </w:p>
    <w:p w:rsidR="00430AB7" w:rsidRDefault="004E5985" w:rsidP="00430AB7">
      <w:pPr>
        <w:pStyle w:val="Heading3"/>
      </w:pPr>
      <w:r>
        <w:t>Simulated Data</w:t>
      </w:r>
    </w:p>
    <w:p w:rsidR="006C78E2" w:rsidRDefault="004E5985" w:rsidP="00900EF8">
      <w:r>
        <w:t xml:space="preserve">Our data is of </w:t>
      </w:r>
      <w:r w:rsidR="003B2A39">
        <w:t xml:space="preserve">thirty hypothetical patients </w:t>
      </w:r>
      <w:r w:rsidR="0031366F">
        <w:t xml:space="preserve">where the disease has progressed to a more severe state (U2), but where utility in the less severe state (U1) has also been recorded. </w:t>
      </w:r>
      <w:r w:rsidR="00DD41F7">
        <w:t xml:space="preserve">The individual patient data </w:t>
      </w:r>
      <w:r w:rsidR="009143A3">
        <w:t xml:space="preserve">(IPD) </w:t>
      </w:r>
      <w:r w:rsidR="00DD41F7">
        <w:t xml:space="preserve">are shown </w:t>
      </w:r>
      <w:r w:rsidR="006C78E2">
        <w:t xml:space="preserve">in the appendix </w:t>
      </w:r>
      <w:r w:rsidR="00DD41F7">
        <w:t xml:space="preserve">in </w:t>
      </w:r>
      <w:r w:rsidR="009E2AE4">
        <w:fldChar w:fldCharType="begin"/>
      </w:r>
      <w:r w:rsidR="00DD41F7">
        <w:instrText xml:space="preserve"> REF _Ref338767681 \h </w:instrText>
      </w:r>
      <w:r w:rsidR="009E2AE4">
        <w:fldChar w:fldCharType="separate"/>
      </w:r>
      <w:r w:rsidR="00DD41F7">
        <w:t xml:space="preserve">Table </w:t>
      </w:r>
      <w:r w:rsidR="00DD41F7">
        <w:rPr>
          <w:noProof/>
        </w:rPr>
        <w:t>1</w:t>
      </w:r>
      <w:r w:rsidR="009E2AE4">
        <w:fldChar w:fldCharType="end"/>
      </w:r>
      <w:r w:rsidR="00DD41F7">
        <w:t xml:space="preserve">, and the corresponding scatter plot for these data are shown in </w:t>
      </w:r>
      <w:r w:rsidR="009E2AE4">
        <w:fldChar w:fldCharType="begin"/>
      </w:r>
      <w:r w:rsidR="003B2A39">
        <w:instrText xml:space="preserve"> REF _Ref323290699 \h </w:instrText>
      </w:r>
      <w:r w:rsidR="009E2AE4">
        <w:fldChar w:fldCharType="separate"/>
      </w:r>
      <w:r w:rsidR="003B2A39">
        <w:t xml:space="preserve">Figure </w:t>
      </w:r>
      <w:r w:rsidR="003B2A39">
        <w:rPr>
          <w:noProof/>
        </w:rPr>
        <w:t>1</w:t>
      </w:r>
      <w:r w:rsidR="009E2AE4">
        <w:fldChar w:fldCharType="end"/>
      </w:r>
      <w:r w:rsidR="003B2A39">
        <w:t xml:space="preserve">. </w:t>
      </w:r>
    </w:p>
    <w:p w:rsidR="0028566C" w:rsidRDefault="00DA2697" w:rsidP="0028566C">
      <w:pPr>
        <w:keepNext/>
      </w:pPr>
      <w:r>
        <w:rPr>
          <w:noProof/>
        </w:rPr>
        <w:drawing>
          <wp:inline distT="0" distB="0" distL="0" distR="0" wp14:anchorId="45D60CB9" wp14:editId="3FB2DE1D">
            <wp:extent cx="4300174" cy="42937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300174" cy="4293704"/>
                    </a:xfrm>
                    <a:prstGeom prst="rect">
                      <a:avLst/>
                    </a:prstGeom>
                  </pic:spPr>
                </pic:pic>
              </a:graphicData>
            </a:graphic>
          </wp:inline>
        </w:drawing>
      </w:r>
    </w:p>
    <w:p w:rsidR="0028566C" w:rsidRDefault="0028566C" w:rsidP="0028566C">
      <w:pPr>
        <w:pStyle w:val="Caption"/>
      </w:pPr>
      <w:bookmarkStart w:id="0" w:name="_Ref323290699"/>
      <w:r>
        <w:t xml:space="preserve">Figure </w:t>
      </w:r>
      <w:fldSimple w:instr=" SEQ Figure \* ARABIC ">
        <w:r w:rsidR="001463F3">
          <w:rPr>
            <w:noProof/>
          </w:rPr>
          <w:t>1</w:t>
        </w:r>
      </w:fldSimple>
      <w:bookmarkEnd w:id="0"/>
      <w:r>
        <w:t xml:space="preserve"> A plot of the simulated individual patient data</w:t>
      </w:r>
    </w:p>
    <w:p w:rsidR="006C78E2" w:rsidRDefault="006C78E2" w:rsidP="006C78E2">
      <w:pPr>
        <w:pStyle w:val="Heading3"/>
      </w:pPr>
      <w:r>
        <w:t>Bootstrapped estimates of means</w:t>
      </w:r>
    </w:p>
    <w:p w:rsidR="00197741" w:rsidRDefault="00DD41F7" w:rsidP="00900EF8">
      <w:r>
        <w:t xml:space="preserve">As modellers are typically interested in representing uncertainty in </w:t>
      </w:r>
      <w:r w:rsidR="008C6FB9">
        <w:t>expected values (uncertainty in the means) rather than predicted values (uncertainty and variability in the range of values encountered)</w:t>
      </w:r>
      <w:r>
        <w:t xml:space="preserve">, </w:t>
      </w:r>
      <w:r w:rsidR="008C6FB9">
        <w:t xml:space="preserve">‘true’ uncertainty in the mean values of U1 and U2 was estimated by repeatedly resampling the </w:t>
      </w:r>
      <w:r w:rsidR="0028566C">
        <w:t>IPD</w:t>
      </w:r>
      <w:r w:rsidR="008C6FB9">
        <w:t xml:space="preserve">, and for each resample calculating the mean values of U1 and U2 produced. </w:t>
      </w:r>
      <w:r w:rsidR="008C6FB9">
        <w:lastRenderedPageBreak/>
        <w:t xml:space="preserve">Doing this 1,000 times produced the data </w:t>
      </w:r>
      <w:r>
        <w:t xml:space="preserve">shown in </w:t>
      </w:r>
      <w:r w:rsidR="009E2AE4">
        <w:fldChar w:fldCharType="begin"/>
      </w:r>
      <w:r>
        <w:instrText xml:space="preserve"> REF _Ref338767895 \h </w:instrText>
      </w:r>
      <w:r w:rsidR="009E2AE4">
        <w:fldChar w:fldCharType="separate"/>
      </w:r>
      <w:r>
        <w:t xml:space="preserve">Figure </w:t>
      </w:r>
      <w:r>
        <w:rPr>
          <w:noProof/>
        </w:rPr>
        <w:t>2</w:t>
      </w:r>
      <w:r w:rsidR="009E2AE4">
        <w:fldChar w:fldCharType="end"/>
      </w:r>
      <w:r w:rsidR="008C6FB9">
        <w:t>.</w:t>
      </w:r>
      <w:r w:rsidR="00573694">
        <w:t xml:space="preserve"> This approach illustrates what the modellers would be able to produce for the PSA if they had access to the IPD, and so represents the ‘gold standard’ against which the other methods, which have access only to aggregate level data, are compared.</w:t>
      </w:r>
      <w:r w:rsidR="008C6FB9">
        <w:t xml:space="preserve"> </w:t>
      </w:r>
    </w:p>
    <w:p w:rsidR="00DD41F7" w:rsidRDefault="00197741" w:rsidP="00900EF8">
      <w:r>
        <w:t xml:space="preserve">We can see that the two parameters are monotonically related, as no estimate of U1 is less than the corresponding estimate of U2, and </w:t>
      </w:r>
      <w:r w:rsidR="0031366F">
        <w:t xml:space="preserve">all values are below </w:t>
      </w:r>
      <w:r>
        <w:t xml:space="preserve">the diagonal line. </w:t>
      </w:r>
      <w:r w:rsidR="008C6FB9">
        <w:t xml:space="preserve">We can </w:t>
      </w:r>
      <w:r>
        <w:t xml:space="preserve">also </w:t>
      </w:r>
      <w:r w:rsidR="008C6FB9">
        <w:t xml:space="preserve">see that </w:t>
      </w:r>
      <w:r>
        <w:t>though the two</w:t>
      </w:r>
      <w:r w:rsidR="0028566C">
        <w:t xml:space="preserve"> means are strongly</w:t>
      </w:r>
      <w:r w:rsidR="008C20E7">
        <w:t xml:space="preserve"> but not perfectly</w:t>
      </w:r>
      <w:r w:rsidR="0028566C">
        <w:t xml:space="preserve"> correlated (r= 0.97)</w:t>
      </w:r>
      <w:r>
        <w:t>. Because of this, there is some variability in the differences between the two estimates, U1 – U2. This shows that simply adding E(U1) – E(U2), i.e. 0.60</w:t>
      </w:r>
      <w:r w:rsidR="00084D3F">
        <w:t>0</w:t>
      </w:r>
      <w:r>
        <w:t xml:space="preserve"> – 0.5</w:t>
      </w:r>
      <w:r w:rsidR="00084D3F">
        <w:t>42</w:t>
      </w:r>
      <w:r>
        <w:t xml:space="preserve"> = 0.05</w:t>
      </w:r>
      <w:r w:rsidR="00084D3F">
        <w:t>8</w:t>
      </w:r>
      <w:r>
        <w:t>, onto the PSA estimates of U2 to producing corresponding PSA estimates of U1 would not be correct, as it would not accurately represent the uncertainty in the differences between U1 and U2.</w:t>
      </w:r>
    </w:p>
    <w:p w:rsidR="00DD41F7" w:rsidRDefault="00707C32" w:rsidP="00DD41F7">
      <w:pPr>
        <w:keepNext/>
      </w:pPr>
      <w:r>
        <w:rPr>
          <w:noProof/>
        </w:rPr>
        <w:drawing>
          <wp:inline distT="0" distB="0" distL="0" distR="0" wp14:anchorId="4BFFCE42" wp14:editId="2F989E02">
            <wp:extent cx="4172762" cy="41664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4172762" cy="4166484"/>
                    </a:xfrm>
                    <a:prstGeom prst="rect">
                      <a:avLst/>
                    </a:prstGeom>
                  </pic:spPr>
                </pic:pic>
              </a:graphicData>
            </a:graphic>
          </wp:inline>
        </w:drawing>
      </w:r>
    </w:p>
    <w:p w:rsidR="00DD41F7" w:rsidRDefault="00DD41F7" w:rsidP="00DD41F7">
      <w:pPr>
        <w:pStyle w:val="Caption"/>
      </w:pPr>
      <w:bookmarkStart w:id="1" w:name="_Ref338767895"/>
      <w:r>
        <w:t xml:space="preserve">Figure </w:t>
      </w:r>
      <w:r w:rsidR="009E2AE4">
        <w:fldChar w:fldCharType="begin"/>
      </w:r>
      <w:r>
        <w:instrText xml:space="preserve"> SEQ Figure \* ARABIC </w:instrText>
      </w:r>
      <w:r w:rsidR="009E2AE4">
        <w:fldChar w:fldCharType="separate"/>
      </w:r>
      <w:r w:rsidR="001463F3">
        <w:rPr>
          <w:noProof/>
        </w:rPr>
        <w:t>2</w:t>
      </w:r>
      <w:r w:rsidR="009E2AE4">
        <w:fldChar w:fldCharType="end"/>
      </w:r>
      <w:bookmarkEnd w:id="1"/>
      <w:r>
        <w:t xml:space="preserve"> Scatterplot of 1000 PSA draws of the joint means of U1 and U2 produced by bootstrapping the IPD in table 1</w:t>
      </w:r>
    </w:p>
    <w:p w:rsidR="009143A3" w:rsidRDefault="009143A3" w:rsidP="009143A3">
      <w:pPr>
        <w:pStyle w:val="Heading3"/>
      </w:pPr>
      <w:r>
        <w:t>Summary statistics</w:t>
      </w:r>
    </w:p>
    <w:p w:rsidR="003A0530" w:rsidRPr="003A0530" w:rsidRDefault="00DD41F7" w:rsidP="003A0530">
      <w:r>
        <w:t xml:space="preserve">In our hypothetical example, </w:t>
      </w:r>
      <w:r w:rsidR="009143A3">
        <w:t xml:space="preserve">we assume </w:t>
      </w:r>
      <w:r>
        <w:t xml:space="preserve">the modeller will not have access to the IPD, but only to the summary information shown in </w:t>
      </w:r>
      <w:r w:rsidR="009E2AE4">
        <w:fldChar w:fldCharType="begin"/>
      </w:r>
      <w:r>
        <w:instrText xml:space="preserve"> REF _Ref323290936 \h </w:instrText>
      </w:r>
      <w:r w:rsidR="009E2AE4">
        <w:fldChar w:fldCharType="separate"/>
      </w:r>
      <w:r>
        <w:t xml:space="preserve">Table </w:t>
      </w:r>
      <w:r>
        <w:rPr>
          <w:noProof/>
        </w:rPr>
        <w:t>2</w:t>
      </w:r>
      <w:r w:rsidR="009E2AE4">
        <w:fldChar w:fldCharType="end"/>
      </w:r>
      <w:r>
        <w:t xml:space="preserve">. This summary information, together with the knowledge that U2 should be less than U1, is the only information used in each of the ten approaches described below. </w:t>
      </w:r>
    </w:p>
    <w:tbl>
      <w:tblPr>
        <w:tblStyle w:val="TableGrid"/>
        <w:tblW w:w="0" w:type="auto"/>
        <w:tblLook w:val="04A0" w:firstRow="1" w:lastRow="0" w:firstColumn="1" w:lastColumn="0" w:noHBand="0" w:noVBand="1"/>
      </w:tblPr>
      <w:tblGrid>
        <w:gridCol w:w="2093"/>
        <w:gridCol w:w="1559"/>
        <w:gridCol w:w="1559"/>
      </w:tblGrid>
      <w:tr w:rsidR="00900EF8" w:rsidTr="00BE3F5D">
        <w:tc>
          <w:tcPr>
            <w:tcW w:w="2093" w:type="dxa"/>
          </w:tcPr>
          <w:p w:rsidR="00900EF8" w:rsidRDefault="00900EF8" w:rsidP="00900EF8"/>
        </w:tc>
        <w:tc>
          <w:tcPr>
            <w:tcW w:w="1559" w:type="dxa"/>
          </w:tcPr>
          <w:p w:rsidR="00900EF8" w:rsidRPr="00900EF8" w:rsidRDefault="00900EF8" w:rsidP="00900EF8">
            <w:pPr>
              <w:rPr>
                <w:b/>
              </w:rPr>
            </w:pPr>
            <w:r w:rsidRPr="00900EF8">
              <w:rPr>
                <w:b/>
              </w:rPr>
              <w:t>U1</w:t>
            </w:r>
          </w:p>
        </w:tc>
        <w:tc>
          <w:tcPr>
            <w:tcW w:w="1559" w:type="dxa"/>
          </w:tcPr>
          <w:p w:rsidR="00900EF8" w:rsidRPr="00900EF8" w:rsidRDefault="00900EF8" w:rsidP="00900EF8">
            <w:pPr>
              <w:rPr>
                <w:b/>
              </w:rPr>
            </w:pPr>
            <w:r w:rsidRPr="00900EF8">
              <w:rPr>
                <w:b/>
              </w:rPr>
              <w:t>U2</w:t>
            </w:r>
          </w:p>
        </w:tc>
      </w:tr>
      <w:tr w:rsidR="00900EF8" w:rsidTr="00BE3F5D">
        <w:tc>
          <w:tcPr>
            <w:tcW w:w="2093" w:type="dxa"/>
          </w:tcPr>
          <w:p w:rsidR="00900EF8" w:rsidRDefault="00513D80" w:rsidP="00900EF8">
            <w:r>
              <w:t>Sample mean</w:t>
            </w:r>
          </w:p>
        </w:tc>
        <w:tc>
          <w:tcPr>
            <w:tcW w:w="1559" w:type="dxa"/>
          </w:tcPr>
          <w:p w:rsidR="00900EF8" w:rsidRDefault="00900EF8" w:rsidP="00900EF8">
            <w:r>
              <w:t>0.60</w:t>
            </w:r>
            <w:r w:rsidR="008C20E7">
              <w:t>0</w:t>
            </w:r>
          </w:p>
        </w:tc>
        <w:tc>
          <w:tcPr>
            <w:tcW w:w="1559" w:type="dxa"/>
          </w:tcPr>
          <w:p w:rsidR="00900EF8" w:rsidRDefault="00900EF8" w:rsidP="00707C32">
            <w:r>
              <w:t>0</w:t>
            </w:r>
            <w:r w:rsidR="00707C32">
              <w:t>.542</w:t>
            </w:r>
          </w:p>
        </w:tc>
      </w:tr>
      <w:tr w:rsidR="00900EF8" w:rsidTr="00BE3F5D">
        <w:tc>
          <w:tcPr>
            <w:tcW w:w="2093" w:type="dxa"/>
          </w:tcPr>
          <w:p w:rsidR="00900EF8" w:rsidRDefault="00900EF8" w:rsidP="00900EF8">
            <w:r>
              <w:t>95% confidence interval of mean</w:t>
            </w:r>
          </w:p>
        </w:tc>
        <w:tc>
          <w:tcPr>
            <w:tcW w:w="1559" w:type="dxa"/>
          </w:tcPr>
          <w:p w:rsidR="00900EF8" w:rsidRDefault="00900EF8" w:rsidP="00900EF8">
            <w:r>
              <w:t>0.555 to 0.644</w:t>
            </w:r>
          </w:p>
        </w:tc>
        <w:tc>
          <w:tcPr>
            <w:tcW w:w="1559" w:type="dxa"/>
          </w:tcPr>
          <w:p w:rsidR="00900EF8" w:rsidRDefault="00900EF8" w:rsidP="00707C32">
            <w:pPr>
              <w:keepNext/>
            </w:pPr>
            <w:r>
              <w:t>0.</w:t>
            </w:r>
            <w:r w:rsidR="00707C32">
              <w:t>494</w:t>
            </w:r>
            <w:r>
              <w:t xml:space="preserve"> to 0.59</w:t>
            </w:r>
            <w:r w:rsidR="00707C32">
              <w:t>0</w:t>
            </w:r>
          </w:p>
        </w:tc>
      </w:tr>
    </w:tbl>
    <w:p w:rsidR="00900EF8" w:rsidRDefault="00900EF8" w:rsidP="00900EF8">
      <w:pPr>
        <w:pStyle w:val="Caption"/>
      </w:pPr>
      <w:bookmarkStart w:id="2" w:name="_Ref323290936"/>
      <w:r>
        <w:lastRenderedPageBreak/>
        <w:t xml:space="preserve">Table </w:t>
      </w:r>
      <w:fldSimple w:instr=" SEQ Table \* ARABIC ">
        <w:r w:rsidR="006E6329">
          <w:rPr>
            <w:noProof/>
          </w:rPr>
          <w:t>1</w:t>
        </w:r>
      </w:fldSimple>
      <w:bookmarkEnd w:id="2"/>
      <w:r>
        <w:t xml:space="preserve"> </w:t>
      </w:r>
      <w:proofErr w:type="gramStart"/>
      <w:r>
        <w:t>The</w:t>
      </w:r>
      <w:proofErr w:type="gramEnd"/>
      <w:r>
        <w:t xml:space="preserve"> assumed available summary data</w:t>
      </w:r>
      <w:r w:rsidR="003A0530">
        <w:t>. This is assumed to be the only information available to the modeller</w:t>
      </w:r>
    </w:p>
    <w:p w:rsidR="00513D80" w:rsidRDefault="00513D80" w:rsidP="00513D80">
      <w:pPr>
        <w:pStyle w:val="Heading3"/>
      </w:pPr>
      <w:r>
        <w:t>Summary statistics</w:t>
      </w:r>
      <w:r>
        <w:t xml:space="preserve"> in supplementary analysis</w:t>
      </w:r>
    </w:p>
    <w:p w:rsidR="00513D80" w:rsidRDefault="00513D80" w:rsidP="00513D80">
      <w:r>
        <w:t xml:space="preserve">For a small selection of methods, we consider the case where U1 is drawn from </w:t>
      </w:r>
      <w:r w:rsidR="006E6329">
        <w:t>8</w:t>
      </w:r>
      <w:r>
        <w:t xml:space="preserve">0 patients and U2 is drawn from 15 different patients. For example, all </w:t>
      </w:r>
      <w:r w:rsidR="006E6329">
        <w:t>9</w:t>
      </w:r>
      <w:r>
        <w:t xml:space="preserve">5 patients may be suffering from the same disease, but the </w:t>
      </w:r>
      <w:r w:rsidR="006E6329">
        <w:t>8</w:t>
      </w:r>
      <w:r>
        <w:t xml:space="preserve">0 patients used to inform the U1 estimate are in a non-progressed state, and the 15 patients are in the progressed state. Neither the U1 values of the 15 patients when they were in the non-progressed state nor the U2 values of </w:t>
      </w:r>
      <w:r w:rsidR="006E6329">
        <w:t>8</w:t>
      </w:r>
      <w:r>
        <w:t>0 patients when (or if) they will be in the progressed states are known.</w:t>
      </w:r>
      <w:r w:rsidR="006E6329">
        <w:t xml:space="preserve"> The summary data available are shown in </w:t>
      </w:r>
      <w:r w:rsidR="006E6329">
        <w:fldChar w:fldCharType="begin"/>
      </w:r>
      <w:r w:rsidR="006E6329">
        <w:instrText xml:space="preserve"> REF _Ref343527672 \h </w:instrText>
      </w:r>
      <w:r w:rsidR="006E6329">
        <w:fldChar w:fldCharType="separate"/>
      </w:r>
      <w:r w:rsidR="006E6329">
        <w:t xml:space="preserve">Table </w:t>
      </w:r>
      <w:r w:rsidR="006E6329">
        <w:rPr>
          <w:noProof/>
        </w:rPr>
        <w:t>2</w:t>
      </w:r>
      <w:r w:rsidR="006E6329">
        <w:fldChar w:fldCharType="end"/>
      </w:r>
      <w:r w:rsidR="006E6329">
        <w:t>.</w:t>
      </w:r>
    </w:p>
    <w:tbl>
      <w:tblPr>
        <w:tblStyle w:val="TableGrid"/>
        <w:tblW w:w="0" w:type="auto"/>
        <w:tblLook w:val="04A0" w:firstRow="1" w:lastRow="0" w:firstColumn="1" w:lastColumn="0" w:noHBand="0" w:noVBand="1"/>
      </w:tblPr>
      <w:tblGrid>
        <w:gridCol w:w="2093"/>
        <w:gridCol w:w="1559"/>
        <w:gridCol w:w="1559"/>
      </w:tblGrid>
      <w:tr w:rsidR="00513D80" w:rsidTr="00A7724C">
        <w:tc>
          <w:tcPr>
            <w:tcW w:w="2093" w:type="dxa"/>
          </w:tcPr>
          <w:p w:rsidR="00513D80" w:rsidRDefault="00513D80" w:rsidP="00A7724C"/>
        </w:tc>
        <w:tc>
          <w:tcPr>
            <w:tcW w:w="1559" w:type="dxa"/>
          </w:tcPr>
          <w:p w:rsidR="00513D80" w:rsidRPr="00900EF8" w:rsidRDefault="00513D80" w:rsidP="00A7724C">
            <w:pPr>
              <w:rPr>
                <w:b/>
              </w:rPr>
            </w:pPr>
            <w:r w:rsidRPr="00900EF8">
              <w:rPr>
                <w:b/>
              </w:rPr>
              <w:t>U1</w:t>
            </w:r>
          </w:p>
        </w:tc>
        <w:tc>
          <w:tcPr>
            <w:tcW w:w="1559" w:type="dxa"/>
          </w:tcPr>
          <w:p w:rsidR="00513D80" w:rsidRPr="00900EF8" w:rsidRDefault="00513D80" w:rsidP="00A7724C">
            <w:pPr>
              <w:rPr>
                <w:b/>
              </w:rPr>
            </w:pPr>
            <w:r w:rsidRPr="00900EF8">
              <w:rPr>
                <w:b/>
              </w:rPr>
              <w:t>U2</w:t>
            </w:r>
          </w:p>
        </w:tc>
      </w:tr>
      <w:tr w:rsidR="00513D80" w:rsidTr="00A7724C">
        <w:tc>
          <w:tcPr>
            <w:tcW w:w="2093" w:type="dxa"/>
          </w:tcPr>
          <w:p w:rsidR="00513D80" w:rsidRDefault="00513D80" w:rsidP="00513D80">
            <w:r>
              <w:t>Sample size</w:t>
            </w:r>
          </w:p>
        </w:tc>
        <w:tc>
          <w:tcPr>
            <w:tcW w:w="1559" w:type="dxa"/>
          </w:tcPr>
          <w:p w:rsidR="00513D80" w:rsidRDefault="006E6329" w:rsidP="00A7724C">
            <w:r>
              <w:t>8</w:t>
            </w:r>
            <w:r w:rsidR="00513D80">
              <w:t>0</w:t>
            </w:r>
          </w:p>
        </w:tc>
        <w:tc>
          <w:tcPr>
            <w:tcW w:w="1559" w:type="dxa"/>
          </w:tcPr>
          <w:p w:rsidR="00513D80" w:rsidRDefault="00513D80" w:rsidP="00A7724C">
            <w:r>
              <w:t>15</w:t>
            </w:r>
          </w:p>
        </w:tc>
      </w:tr>
      <w:tr w:rsidR="00513D80" w:rsidTr="00A7724C">
        <w:tc>
          <w:tcPr>
            <w:tcW w:w="2093" w:type="dxa"/>
          </w:tcPr>
          <w:p w:rsidR="00513D80" w:rsidRDefault="00513D80" w:rsidP="00513D80">
            <w:r>
              <w:t>Sample m</w:t>
            </w:r>
            <w:r>
              <w:t>ean</w:t>
            </w:r>
          </w:p>
        </w:tc>
        <w:tc>
          <w:tcPr>
            <w:tcW w:w="1559" w:type="dxa"/>
          </w:tcPr>
          <w:p w:rsidR="00513D80" w:rsidRDefault="00513D80" w:rsidP="00A7724C">
            <w:r>
              <w:t>0.600</w:t>
            </w:r>
          </w:p>
        </w:tc>
        <w:tc>
          <w:tcPr>
            <w:tcW w:w="1559" w:type="dxa"/>
          </w:tcPr>
          <w:p w:rsidR="00513D80" w:rsidRDefault="00513D80" w:rsidP="00A7724C">
            <w:r>
              <w:t>0.542</w:t>
            </w:r>
          </w:p>
        </w:tc>
      </w:tr>
      <w:tr w:rsidR="00513D80" w:rsidTr="006E6329">
        <w:trPr>
          <w:trHeight w:val="211"/>
        </w:trPr>
        <w:tc>
          <w:tcPr>
            <w:tcW w:w="2093" w:type="dxa"/>
          </w:tcPr>
          <w:p w:rsidR="00513D80" w:rsidRDefault="006E6329" w:rsidP="00A7724C">
            <w:r>
              <w:t>Standard deviation</w:t>
            </w:r>
          </w:p>
        </w:tc>
        <w:tc>
          <w:tcPr>
            <w:tcW w:w="1559" w:type="dxa"/>
          </w:tcPr>
          <w:p w:rsidR="00513D80" w:rsidRDefault="006E6329" w:rsidP="00A7724C">
            <w:r>
              <w:t>0.100</w:t>
            </w:r>
          </w:p>
        </w:tc>
        <w:tc>
          <w:tcPr>
            <w:tcW w:w="1559" w:type="dxa"/>
          </w:tcPr>
          <w:p w:rsidR="00513D80" w:rsidRDefault="006E6329" w:rsidP="006E6329">
            <w:pPr>
              <w:keepNext/>
            </w:pPr>
            <w:r>
              <w:t>0.120</w:t>
            </w:r>
          </w:p>
        </w:tc>
      </w:tr>
      <w:tr w:rsidR="006E6329" w:rsidTr="00A7724C">
        <w:tc>
          <w:tcPr>
            <w:tcW w:w="2093" w:type="dxa"/>
          </w:tcPr>
          <w:p w:rsidR="006E6329" w:rsidRDefault="006E6329" w:rsidP="00A7724C">
            <w:r>
              <w:t>Standard error</w:t>
            </w:r>
          </w:p>
        </w:tc>
        <w:tc>
          <w:tcPr>
            <w:tcW w:w="1559" w:type="dxa"/>
          </w:tcPr>
          <w:p w:rsidR="006E6329" w:rsidRDefault="006E6329" w:rsidP="00A7724C">
            <w:r>
              <w:t>0.011</w:t>
            </w:r>
          </w:p>
        </w:tc>
        <w:tc>
          <w:tcPr>
            <w:tcW w:w="1559" w:type="dxa"/>
          </w:tcPr>
          <w:p w:rsidR="006E6329" w:rsidRDefault="006E6329" w:rsidP="006E6329">
            <w:pPr>
              <w:keepNext/>
            </w:pPr>
            <w:r>
              <w:t>0.038</w:t>
            </w:r>
          </w:p>
        </w:tc>
      </w:tr>
    </w:tbl>
    <w:p w:rsidR="00513D80" w:rsidRDefault="006E6329" w:rsidP="006E6329">
      <w:pPr>
        <w:pStyle w:val="Caption"/>
      </w:pPr>
      <w:bookmarkStart w:id="3" w:name="_Ref343527672"/>
      <w:r>
        <w:t xml:space="preserve">Table </w:t>
      </w:r>
      <w:fldSimple w:instr=" SEQ Table \* ARABIC ">
        <w:r>
          <w:rPr>
            <w:noProof/>
          </w:rPr>
          <w:t>2</w:t>
        </w:r>
      </w:fldSimple>
      <w:bookmarkEnd w:id="3"/>
      <w:r>
        <w:t xml:space="preserve"> Assumed summary data available in supplementary analysis. This is assumed to be the only information available to the modeller</w:t>
      </w:r>
    </w:p>
    <w:p w:rsidR="00284FC4" w:rsidRDefault="001D7B8E" w:rsidP="00284FC4">
      <w:pPr>
        <w:pStyle w:val="Heading3"/>
      </w:pPr>
      <w:r>
        <w:t xml:space="preserve">The </w:t>
      </w:r>
      <w:proofErr w:type="spellStart"/>
      <w:r>
        <w:t>Montonicity</w:t>
      </w:r>
      <w:proofErr w:type="spellEnd"/>
      <w:r>
        <w:t xml:space="preserve"> Assumption</w:t>
      </w:r>
    </w:p>
    <w:p w:rsidR="00F74533" w:rsidRDefault="00F74533" w:rsidP="00284FC4">
      <w:pPr>
        <w:rPr>
          <w:rFonts w:cstheme="minorHAnsi"/>
        </w:rPr>
      </w:pPr>
      <w:r>
        <w:t xml:space="preserve">When modellers are generating multiple estimates for </w:t>
      </w:r>
      <w:r w:rsidR="0028566C">
        <w:t xml:space="preserve">use </w:t>
      </w:r>
      <w:r>
        <w:t xml:space="preserve">within </w:t>
      </w:r>
      <w:r w:rsidR="003E132B">
        <w:t xml:space="preserve">PSA </w:t>
      </w:r>
      <w:r>
        <w:t xml:space="preserve">using these summary data, the key monotonicity condition that must hold is that an estimate of U2 should always be equal to or </w:t>
      </w:r>
      <w:r w:rsidR="00BE3F5D">
        <w:t>lower</w:t>
      </w:r>
      <w:r>
        <w:t xml:space="preserve"> than a corresponding estimate for U1. More formally, if there are M runs within the PSA, and the subscript </w:t>
      </w:r>
      <w:proofErr w:type="spellStart"/>
      <w:r>
        <w:t>i</w:t>
      </w:r>
      <w:proofErr w:type="spellEnd"/>
      <w:r>
        <w:t xml:space="preserve"> defines predicted values from the </w:t>
      </w:r>
      <w:proofErr w:type="spellStart"/>
      <w:r>
        <w:t>ith</w:t>
      </w:r>
      <w:proofErr w:type="spellEnd"/>
      <w:r>
        <w:t xml:space="preserve"> run, then U1</w:t>
      </w:r>
      <w:r w:rsidRPr="00F74533">
        <w:rPr>
          <w:vertAlign w:val="subscript"/>
        </w:rPr>
        <w:t>i</w:t>
      </w:r>
      <w:r>
        <w:t xml:space="preserve"> </w:t>
      </w:r>
      <w:r>
        <w:rPr>
          <w:rFonts w:cstheme="minorHAnsi"/>
        </w:rPr>
        <w:t>≥ U2</w:t>
      </w:r>
      <w:r w:rsidRPr="00F74533">
        <w:rPr>
          <w:rFonts w:cstheme="minorHAnsi"/>
          <w:vertAlign w:val="subscript"/>
        </w:rPr>
        <w:t>i</w:t>
      </w:r>
      <w:r>
        <w:rPr>
          <w:rFonts w:cstheme="minorHAnsi"/>
        </w:rPr>
        <w:t xml:space="preserve"> for all </w:t>
      </w:r>
      <w:proofErr w:type="spellStart"/>
      <w:r>
        <w:rPr>
          <w:rFonts w:cstheme="minorHAnsi"/>
        </w:rPr>
        <w:t>i</w:t>
      </w:r>
      <w:proofErr w:type="spellEnd"/>
      <w:r>
        <w:rPr>
          <w:rFonts w:cstheme="minorHAnsi"/>
        </w:rPr>
        <w:t xml:space="preserve"> </w:t>
      </w:r>
      <m:oMath>
        <m:r>
          <w:rPr>
            <w:rFonts w:ascii="Cambria Math" w:hAnsi="Cambria Math" w:cstheme="minorHAnsi"/>
          </w:rPr>
          <m:t>∈</m:t>
        </m:r>
        <m:sSubSup>
          <m:sSubSupPr>
            <m:ctrlPr>
              <w:rPr>
                <w:rFonts w:ascii="Cambria Math" w:hAnsi="Cambria Math" w:cstheme="minorHAnsi"/>
                <w:b/>
              </w:rPr>
            </m:ctrlPr>
          </m:sSubSupPr>
          <m:e>
            <m:r>
              <m:rPr>
                <m:sty m:val="b"/>
              </m:rPr>
              <w:rPr>
                <w:rFonts w:ascii="Cambria Math" w:hAnsi="Cambria Math" w:cstheme="minorHAnsi"/>
              </w:rPr>
              <m:t>N</m:t>
            </m:r>
          </m:e>
          <m:sub>
            <m:r>
              <m:rPr>
                <m:sty m:val="bi"/>
              </m:rPr>
              <w:rPr>
                <w:rFonts w:ascii="Cambria Math" w:hAnsi="Cambria Math" w:cstheme="minorHAnsi"/>
              </w:rPr>
              <m:t>1</m:t>
            </m:r>
          </m:sub>
          <m:sup>
            <m:r>
              <m:rPr>
                <m:sty m:val="bi"/>
              </m:rPr>
              <w:rPr>
                <w:rFonts w:ascii="Cambria Math" w:hAnsi="Cambria Math" w:cstheme="minorHAnsi"/>
              </w:rPr>
              <m:t>M</m:t>
            </m:r>
          </m:sup>
        </m:sSubSup>
      </m:oMath>
      <w:r w:rsidR="002C422F">
        <w:rPr>
          <w:rFonts w:cstheme="minorHAnsi"/>
        </w:rPr>
        <w:t>; where M is the total number of PSA samples.</w:t>
      </w:r>
      <w:r w:rsidR="00131B0D">
        <w:rPr>
          <w:rFonts w:cstheme="minorHAnsi"/>
        </w:rPr>
        <w:t xml:space="preserve"> </w:t>
      </w:r>
      <w:r w:rsidR="00E2131D">
        <w:rPr>
          <w:rFonts w:cstheme="minorHAnsi"/>
        </w:rPr>
        <w:t xml:space="preserve">If monotonicity were violated then some of the estimated values of </w:t>
      </w:r>
      <w:r w:rsidR="00131B0D">
        <w:rPr>
          <w:rFonts w:cstheme="minorHAnsi"/>
        </w:rPr>
        <w:t>U1</w:t>
      </w:r>
      <w:r w:rsidR="00573694">
        <w:rPr>
          <w:rFonts w:cstheme="minorHAnsi"/>
        </w:rPr>
        <w:t xml:space="preserve"> </w:t>
      </w:r>
      <w:r w:rsidR="00131B0D">
        <w:rPr>
          <w:rFonts w:cstheme="minorHAnsi"/>
        </w:rPr>
        <w:t>-</w:t>
      </w:r>
      <w:r w:rsidR="00573694">
        <w:rPr>
          <w:rFonts w:cstheme="minorHAnsi"/>
        </w:rPr>
        <w:t xml:space="preserve"> </w:t>
      </w:r>
      <w:r w:rsidR="00131B0D">
        <w:rPr>
          <w:rFonts w:cstheme="minorHAnsi"/>
        </w:rPr>
        <w:t xml:space="preserve">U2 produced from the PSA </w:t>
      </w:r>
      <w:r w:rsidR="00E2131D">
        <w:rPr>
          <w:rFonts w:cstheme="minorHAnsi"/>
        </w:rPr>
        <w:t>would be negative</w:t>
      </w:r>
      <w:r w:rsidR="00131B0D">
        <w:rPr>
          <w:rFonts w:cstheme="minorHAnsi"/>
        </w:rPr>
        <w:t>.</w:t>
      </w:r>
    </w:p>
    <w:p w:rsidR="00430AB7" w:rsidRDefault="003B2A39" w:rsidP="00430AB7">
      <w:pPr>
        <w:pStyle w:val="Heading3"/>
      </w:pPr>
      <w:r>
        <w:t xml:space="preserve">The </w:t>
      </w:r>
      <w:r w:rsidR="001D7B8E">
        <w:t>T</w:t>
      </w:r>
      <w:r>
        <w:t xml:space="preserve">en </w:t>
      </w:r>
      <w:r w:rsidR="00A53CD0">
        <w:t>Methods</w:t>
      </w:r>
    </w:p>
    <w:p w:rsidR="00024205" w:rsidRDefault="009143A3" w:rsidP="00131B0D">
      <w:r>
        <w:t xml:space="preserve">The </w:t>
      </w:r>
      <w:r w:rsidR="00131B0D">
        <w:t xml:space="preserve">ten </w:t>
      </w:r>
      <w:r w:rsidR="00A53CD0">
        <w:t xml:space="preserve">methods </w:t>
      </w:r>
      <w:r w:rsidR="00131B0D">
        <w:t xml:space="preserve">considered are described in </w:t>
      </w:r>
      <w:r w:rsidR="009E2AE4">
        <w:fldChar w:fldCharType="begin"/>
      </w:r>
      <w:r w:rsidR="00131B0D">
        <w:instrText xml:space="preserve"> REF _Ref323291518 \h </w:instrText>
      </w:r>
      <w:r w:rsidR="009E2AE4">
        <w:fldChar w:fldCharType="separate"/>
      </w:r>
      <w:r w:rsidR="000444A0">
        <w:t xml:space="preserve">Table </w:t>
      </w:r>
      <w:r w:rsidR="000444A0">
        <w:rPr>
          <w:noProof/>
        </w:rPr>
        <w:t>2</w:t>
      </w:r>
      <w:r w:rsidR="009E2AE4">
        <w:fldChar w:fldCharType="end"/>
      </w:r>
      <w:r w:rsidR="00131B0D">
        <w:t>.</w:t>
      </w:r>
      <w:r w:rsidR="00131B0D" w:rsidRPr="00900EF8">
        <w:t xml:space="preserve"> </w:t>
      </w:r>
      <w:r w:rsidR="000444A0">
        <w:t xml:space="preserve">We use beta distributions for all methods except methods 7-9, as these methods use the bivariate normal distribution. The parameters of the beta distribution are derived from the summary information in </w:t>
      </w:r>
      <w:r w:rsidR="009E2AE4">
        <w:fldChar w:fldCharType="begin"/>
      </w:r>
      <w:r w:rsidR="000444A0">
        <w:instrText xml:space="preserve"> REF _Ref323290936 \h </w:instrText>
      </w:r>
      <w:r w:rsidR="009E2AE4">
        <w:fldChar w:fldCharType="separate"/>
      </w:r>
      <w:r w:rsidR="000444A0">
        <w:t xml:space="preserve">Table </w:t>
      </w:r>
      <w:r w:rsidR="000444A0">
        <w:rPr>
          <w:noProof/>
        </w:rPr>
        <w:t>1</w:t>
      </w:r>
      <w:r w:rsidR="009E2AE4">
        <w:fldChar w:fldCharType="end"/>
      </w:r>
      <w:r w:rsidR="000444A0">
        <w:t xml:space="preserve">. </w:t>
      </w:r>
      <w:r w:rsidR="0031366F">
        <w:t xml:space="preserve">This is done by defining the sample mean as </w:t>
      </w:r>
      <m:oMath>
        <m:r>
          <w:rPr>
            <w:rFonts w:ascii="Cambria Math" w:hAnsi="Cambria Math"/>
          </w:rPr>
          <m:t>μ</m:t>
        </m:r>
      </m:oMath>
      <w:r w:rsidR="00024205">
        <w:t xml:space="preserve">, the lower and upper 95% confidence intervals of the mean as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and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respectively, then estimating the sample varianc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 μ</m:t>
                    </m:r>
                  </m:num>
                  <m:den>
                    <m:r>
                      <w:rPr>
                        <w:rFonts w:ascii="Cambria Math" w:hAnsi="Cambria Math"/>
                      </w:rPr>
                      <m:t>1.96</m:t>
                    </m:r>
                  </m:den>
                </m:f>
              </m:e>
            </m:d>
          </m:e>
          <m:sup>
            <m:r>
              <w:rPr>
                <w:rFonts w:ascii="Cambria Math" w:hAnsi="Cambria Math"/>
              </w:rPr>
              <m:t>2</m:t>
            </m:r>
          </m:sup>
        </m:sSup>
      </m:oMath>
      <w:r w:rsidR="00024205">
        <w:t xml:space="preserve">. The two parameters of the beta distribution are then calculated as </w:t>
      </w:r>
      <m:oMath>
        <m:r>
          <w:rPr>
            <w:rFonts w:ascii="Cambria Math" w:hAnsi="Cambria Math"/>
          </w:rPr>
          <m:t xml:space="preserve">α= </m:t>
        </m:r>
        <m:d>
          <m:dPr>
            <m:ctrlPr>
              <w:rPr>
                <w:rFonts w:ascii="Cambria Math" w:hAnsi="Cambria Math"/>
                <w:i/>
              </w:rPr>
            </m:ctrlPr>
          </m:dPr>
          <m:e>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e>
        </m:d>
        <m:sSup>
          <m:sSupPr>
            <m:ctrlPr>
              <w:rPr>
                <w:rFonts w:ascii="Cambria Math" w:hAnsi="Cambria Math"/>
                <w:i/>
              </w:rPr>
            </m:ctrlPr>
          </m:sSupPr>
          <m:e>
            <m:r>
              <w:rPr>
                <w:rFonts w:ascii="Cambria Math" w:hAnsi="Cambria Math"/>
              </w:rPr>
              <m:t>μ</m:t>
            </m:r>
          </m:e>
          <m:sup>
            <m:r>
              <w:rPr>
                <w:rFonts w:ascii="Cambria Math" w:hAnsi="Cambria Math"/>
              </w:rPr>
              <m:t>2</m:t>
            </m:r>
          </m:sup>
        </m:sSup>
      </m:oMath>
      <w:r w:rsidR="00024205">
        <w:t xml:space="preserve"> </w:t>
      </w:r>
      <w:proofErr w:type="gramStart"/>
      <w:r w:rsidR="00024205">
        <w:t xml:space="preserve">and </w:t>
      </w:r>
      <w:proofErr w:type="gramEnd"/>
      <m:oMath>
        <m:r>
          <w:rPr>
            <w:rFonts w:ascii="Cambria Math" w:hAnsi="Cambria Math"/>
          </w:rPr>
          <m:t>β=α</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e>
        </m:d>
      </m:oMath>
      <w:r w:rsidR="00024205">
        <w:t>.</w:t>
      </w:r>
    </w:p>
    <w:p w:rsidR="006B236F" w:rsidRDefault="00AB0860" w:rsidP="00131B0D">
      <w:r>
        <w:t xml:space="preserve">Classes of methods where it is impossible, rather than just improbable, for monotonicity to be violated are marked with a † symbol. </w:t>
      </w:r>
      <w:r w:rsidR="006B236F">
        <w:t xml:space="preserve">All methods were implemented using the R programming language. </w:t>
      </w:r>
      <w:r w:rsidR="009E2AE4">
        <w:fldChar w:fldCharType="begin" w:fldLock="1"/>
      </w:r>
      <w:r w:rsidR="0038052F">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article" }, "uris" : [ "http://www.mendeley.com/documents/?uuid=10ba2d30-9716-4787-9c8f-fc09eca42a48" ] } ], "mendeley" : { "previouslyFormattedCitation" : "(3)" }, "properties" : { "noteIndex" : 0 }, "schema" : "https://github.com/citation-style-language/schema/raw/master/csl-citation.json" }</w:instrText>
      </w:r>
      <w:r w:rsidR="009E2AE4">
        <w:fldChar w:fldCharType="separate"/>
      </w:r>
      <w:r w:rsidR="000E7974" w:rsidRPr="000E7974">
        <w:rPr>
          <w:noProof/>
        </w:rPr>
        <w:t>(3)</w:t>
      </w:r>
      <w:r w:rsidR="009E2AE4">
        <w:fldChar w:fldCharType="end"/>
      </w:r>
      <w:r w:rsidR="0086407B">
        <w:t xml:space="preserve"> </w:t>
      </w:r>
      <w:r w:rsidR="006B236F">
        <w:t>The R code, includ</w:t>
      </w:r>
      <w:r w:rsidR="0086407B">
        <w:t xml:space="preserve">ing annotations, is presented </w:t>
      </w:r>
      <w:r w:rsidR="008C20E7">
        <w:t xml:space="preserve">in </w:t>
      </w:r>
      <w:r w:rsidR="0086407B">
        <w:t xml:space="preserve">the appendix. </w:t>
      </w:r>
    </w:p>
    <w:tbl>
      <w:tblPr>
        <w:tblStyle w:val="TableGrid"/>
        <w:tblW w:w="0" w:type="auto"/>
        <w:tblLook w:val="04A0" w:firstRow="1" w:lastRow="0" w:firstColumn="1" w:lastColumn="0" w:noHBand="0" w:noVBand="1"/>
      </w:tblPr>
      <w:tblGrid>
        <w:gridCol w:w="1351"/>
        <w:gridCol w:w="1390"/>
        <w:gridCol w:w="1417"/>
        <w:gridCol w:w="5084"/>
      </w:tblGrid>
      <w:tr w:rsidR="00A86571" w:rsidTr="00A86571">
        <w:tc>
          <w:tcPr>
            <w:tcW w:w="1351" w:type="dxa"/>
          </w:tcPr>
          <w:p w:rsidR="00A86571" w:rsidRPr="00284FC4" w:rsidRDefault="00A86571" w:rsidP="00CF35A2">
            <w:pPr>
              <w:rPr>
                <w:b/>
              </w:rPr>
            </w:pPr>
            <w:r>
              <w:rPr>
                <w:b/>
              </w:rPr>
              <w:t>Class</w:t>
            </w:r>
          </w:p>
        </w:tc>
        <w:tc>
          <w:tcPr>
            <w:tcW w:w="1390" w:type="dxa"/>
          </w:tcPr>
          <w:p w:rsidR="00A86571" w:rsidRPr="00284FC4" w:rsidRDefault="00A86571" w:rsidP="00CF35A2">
            <w:pPr>
              <w:rPr>
                <w:b/>
              </w:rPr>
            </w:pPr>
            <w:r w:rsidRPr="00284FC4">
              <w:rPr>
                <w:b/>
              </w:rPr>
              <w:t>Method Number</w:t>
            </w:r>
          </w:p>
        </w:tc>
        <w:tc>
          <w:tcPr>
            <w:tcW w:w="1417" w:type="dxa"/>
          </w:tcPr>
          <w:p w:rsidR="00A86571" w:rsidRPr="00284FC4" w:rsidRDefault="00A86571" w:rsidP="00131B0D">
            <w:pPr>
              <w:rPr>
                <w:b/>
              </w:rPr>
            </w:pPr>
            <w:r>
              <w:rPr>
                <w:b/>
              </w:rPr>
              <w:t>Name</w:t>
            </w:r>
          </w:p>
        </w:tc>
        <w:tc>
          <w:tcPr>
            <w:tcW w:w="5084" w:type="dxa"/>
          </w:tcPr>
          <w:p w:rsidR="00A86571" w:rsidRPr="00284FC4" w:rsidRDefault="00A86571" w:rsidP="00131B0D">
            <w:pPr>
              <w:rPr>
                <w:b/>
              </w:rPr>
            </w:pPr>
            <w:r w:rsidRPr="00284FC4">
              <w:rPr>
                <w:b/>
              </w:rPr>
              <w:t>Method Description</w:t>
            </w:r>
          </w:p>
        </w:tc>
      </w:tr>
      <w:tr w:rsidR="00A86571" w:rsidTr="00A86571">
        <w:tc>
          <w:tcPr>
            <w:tcW w:w="1351" w:type="dxa"/>
            <w:vMerge w:val="restart"/>
          </w:tcPr>
          <w:p w:rsidR="00A86571" w:rsidRDefault="00A86571" w:rsidP="00A86571">
            <w:r>
              <w:t>Naïve Methods</w:t>
            </w:r>
          </w:p>
        </w:tc>
        <w:tc>
          <w:tcPr>
            <w:tcW w:w="1390" w:type="dxa"/>
          </w:tcPr>
          <w:p w:rsidR="00A86571" w:rsidRDefault="00A86571" w:rsidP="00131B0D">
            <w:r>
              <w:t>1</w:t>
            </w:r>
          </w:p>
        </w:tc>
        <w:tc>
          <w:tcPr>
            <w:tcW w:w="1417" w:type="dxa"/>
          </w:tcPr>
          <w:p w:rsidR="00A86571" w:rsidRDefault="00A86571" w:rsidP="00BE3F5D">
            <w:r>
              <w:t>Independent Sampling</w:t>
            </w:r>
          </w:p>
        </w:tc>
        <w:tc>
          <w:tcPr>
            <w:tcW w:w="5084" w:type="dxa"/>
          </w:tcPr>
          <w:p w:rsidR="00A86571" w:rsidRDefault="00A86571" w:rsidP="008C20E7">
            <w:r>
              <w:t>For each of the PSA runs, take one draw from U1 and one draw from U2 independently (i.e. assume no covariance between U1 and U2)</w:t>
            </w:r>
          </w:p>
        </w:tc>
      </w:tr>
      <w:tr w:rsidR="00A86571" w:rsidTr="00A86571">
        <w:tc>
          <w:tcPr>
            <w:tcW w:w="1351" w:type="dxa"/>
            <w:vMerge/>
          </w:tcPr>
          <w:p w:rsidR="00A86571" w:rsidRDefault="00A86571" w:rsidP="00131B0D"/>
        </w:tc>
        <w:tc>
          <w:tcPr>
            <w:tcW w:w="1390" w:type="dxa"/>
          </w:tcPr>
          <w:p w:rsidR="00A86571" w:rsidRDefault="00A86571" w:rsidP="00131B0D">
            <w:r>
              <w:t>2</w:t>
            </w:r>
          </w:p>
        </w:tc>
        <w:tc>
          <w:tcPr>
            <w:tcW w:w="1417" w:type="dxa"/>
          </w:tcPr>
          <w:p w:rsidR="00A86571" w:rsidRDefault="00A86571" w:rsidP="00BE3F5D">
            <w:proofErr w:type="spellStart"/>
            <w:r>
              <w:t>Quantile</w:t>
            </w:r>
            <w:proofErr w:type="spellEnd"/>
            <w:r>
              <w:t xml:space="preserve"> Matching/</w:t>
            </w:r>
          </w:p>
          <w:p w:rsidR="00A86571" w:rsidRDefault="00A86571" w:rsidP="00BE3F5D">
            <w:r>
              <w:t>Number Seed Recycling</w:t>
            </w:r>
          </w:p>
        </w:tc>
        <w:tc>
          <w:tcPr>
            <w:tcW w:w="5084" w:type="dxa"/>
          </w:tcPr>
          <w:p w:rsidR="00A86571" w:rsidRDefault="00A86571" w:rsidP="008C20E7">
            <w:r>
              <w:t xml:space="preserve">For each of the PSA runs, use the same random number seed when drawing a sample from U2 and U1. (This is equivalent to selecting the same </w:t>
            </w:r>
            <w:proofErr w:type="spellStart"/>
            <w:r>
              <w:t>quantile</w:t>
            </w:r>
            <w:proofErr w:type="spellEnd"/>
            <w:r>
              <w:t xml:space="preserve"> from both distributions.)</w:t>
            </w:r>
          </w:p>
        </w:tc>
      </w:tr>
      <w:tr w:rsidR="00A86571" w:rsidTr="00A86571">
        <w:tc>
          <w:tcPr>
            <w:tcW w:w="1351" w:type="dxa"/>
            <w:vMerge w:val="restart"/>
          </w:tcPr>
          <w:p w:rsidR="00A86571" w:rsidRDefault="00A86571" w:rsidP="00131B0D">
            <w:r>
              <w:lastRenderedPageBreak/>
              <w:t>Resampling and replacement methods</w:t>
            </w:r>
            <w:r w:rsidR="00AB0860">
              <w:t>†</w:t>
            </w:r>
          </w:p>
        </w:tc>
        <w:tc>
          <w:tcPr>
            <w:tcW w:w="1390" w:type="dxa"/>
          </w:tcPr>
          <w:p w:rsidR="00A86571" w:rsidRDefault="00A86571" w:rsidP="00131B0D">
            <w:r>
              <w:t>3</w:t>
            </w:r>
          </w:p>
        </w:tc>
        <w:tc>
          <w:tcPr>
            <w:tcW w:w="1417" w:type="dxa"/>
          </w:tcPr>
          <w:p w:rsidR="00A86571" w:rsidRDefault="00A86571" w:rsidP="00BE3F5D">
            <w:r>
              <w:t>Upward Replacement</w:t>
            </w:r>
          </w:p>
        </w:tc>
        <w:tc>
          <w:tcPr>
            <w:tcW w:w="5084" w:type="dxa"/>
          </w:tcPr>
          <w:p w:rsidR="00A86571" w:rsidRDefault="00A86571" w:rsidP="00464BEF">
            <w:r>
              <w:t>For each of the PSA runs:</w:t>
            </w:r>
          </w:p>
          <w:p w:rsidR="00A86571" w:rsidRDefault="00A86571" w:rsidP="00464BEF">
            <w:r>
              <w:t>Stage 1: draw a sample from U2</w:t>
            </w:r>
          </w:p>
          <w:p w:rsidR="00A86571" w:rsidRDefault="00A86571" w:rsidP="00464BEF">
            <w:r>
              <w:t xml:space="preserve">Stage 2: draw a sample from U1 </w:t>
            </w:r>
          </w:p>
          <w:p w:rsidR="00A86571" w:rsidRDefault="00A86571" w:rsidP="00BE3F5D">
            <w:r>
              <w:t>Stage 3: Check if the value of U1 drawn is less than the corresponding value of U2 drawn. If it is, then replace the value of U1 with the U2 value.</w:t>
            </w:r>
          </w:p>
        </w:tc>
      </w:tr>
      <w:tr w:rsidR="00A86571" w:rsidTr="00A86571">
        <w:tc>
          <w:tcPr>
            <w:tcW w:w="1351" w:type="dxa"/>
            <w:vMerge/>
          </w:tcPr>
          <w:p w:rsidR="00A86571" w:rsidRDefault="00A86571" w:rsidP="00131B0D"/>
        </w:tc>
        <w:tc>
          <w:tcPr>
            <w:tcW w:w="1390" w:type="dxa"/>
          </w:tcPr>
          <w:p w:rsidR="00A86571" w:rsidRDefault="00A86571" w:rsidP="00131B0D">
            <w:r>
              <w:t>4</w:t>
            </w:r>
          </w:p>
        </w:tc>
        <w:tc>
          <w:tcPr>
            <w:tcW w:w="1417" w:type="dxa"/>
          </w:tcPr>
          <w:p w:rsidR="00A86571" w:rsidRDefault="00A86571" w:rsidP="00BE3F5D">
            <w:r>
              <w:t>Downward Replacement</w:t>
            </w:r>
          </w:p>
        </w:tc>
        <w:tc>
          <w:tcPr>
            <w:tcW w:w="5084" w:type="dxa"/>
          </w:tcPr>
          <w:p w:rsidR="00A86571" w:rsidRDefault="00A86571" w:rsidP="00BE3F5D">
            <w:r>
              <w:t>For each of the PSA runs:</w:t>
            </w:r>
          </w:p>
          <w:p w:rsidR="00A86571" w:rsidRDefault="00A86571" w:rsidP="00464BEF">
            <w:r>
              <w:t>Stage 1: draw a sample from U1</w:t>
            </w:r>
          </w:p>
          <w:p w:rsidR="00A86571" w:rsidRDefault="00A86571" w:rsidP="00464BEF">
            <w:r>
              <w:t xml:space="preserve">Stage 2: draw a sample from U2. </w:t>
            </w:r>
          </w:p>
          <w:p w:rsidR="00A86571" w:rsidRDefault="00A86571" w:rsidP="00464BEF">
            <w:r>
              <w:t>Stage 3: Check if the value of U2 drawn is greater than the corresponding value of U1 drawn. If it is, then replace the value of U2 with the U1 value.</w:t>
            </w:r>
          </w:p>
        </w:tc>
      </w:tr>
      <w:tr w:rsidR="00A86571" w:rsidTr="00A86571">
        <w:tc>
          <w:tcPr>
            <w:tcW w:w="1351" w:type="dxa"/>
            <w:vMerge/>
          </w:tcPr>
          <w:p w:rsidR="00A86571" w:rsidRDefault="00A86571" w:rsidP="00131B0D"/>
        </w:tc>
        <w:tc>
          <w:tcPr>
            <w:tcW w:w="1390" w:type="dxa"/>
          </w:tcPr>
          <w:p w:rsidR="00A86571" w:rsidRDefault="00A86571" w:rsidP="00131B0D">
            <w:r>
              <w:t>5</w:t>
            </w:r>
          </w:p>
        </w:tc>
        <w:tc>
          <w:tcPr>
            <w:tcW w:w="1417" w:type="dxa"/>
          </w:tcPr>
          <w:p w:rsidR="00A86571" w:rsidRDefault="00A86571" w:rsidP="00BE3F5D">
            <w:r>
              <w:t>Upward Resampling</w:t>
            </w:r>
          </w:p>
        </w:tc>
        <w:tc>
          <w:tcPr>
            <w:tcW w:w="5084" w:type="dxa"/>
            <w:tcBorders>
              <w:right w:val="single" w:sz="4" w:space="0" w:color="auto"/>
            </w:tcBorders>
          </w:tcPr>
          <w:p w:rsidR="00A86571" w:rsidRDefault="00A86571" w:rsidP="00131B0D">
            <w:r>
              <w:t xml:space="preserve">For each of the PSA runs: </w:t>
            </w:r>
          </w:p>
          <w:p w:rsidR="00A86571" w:rsidRDefault="00A86571" w:rsidP="00131B0D">
            <w:r>
              <w:t xml:space="preserve">Stage 1: draw first from U1. </w:t>
            </w:r>
          </w:p>
          <w:p w:rsidR="00A86571" w:rsidRDefault="00A86571" w:rsidP="00257BA1">
            <w:r>
              <w:t xml:space="preserve">Stage 2: draw from U2. </w:t>
            </w:r>
          </w:p>
          <w:p w:rsidR="00A86571" w:rsidRDefault="00A86571" w:rsidP="00257BA1">
            <w:r>
              <w:t>Stage 3: Check if the value of U1 is less than U2. If it is, then go back to Stage 2 (i.e. resample). If not, then stop.</w:t>
            </w:r>
          </w:p>
        </w:tc>
      </w:tr>
      <w:tr w:rsidR="00A86571" w:rsidTr="00A86571">
        <w:tc>
          <w:tcPr>
            <w:tcW w:w="1351" w:type="dxa"/>
            <w:vMerge/>
          </w:tcPr>
          <w:p w:rsidR="00A86571" w:rsidRDefault="00A86571" w:rsidP="00131B0D"/>
        </w:tc>
        <w:tc>
          <w:tcPr>
            <w:tcW w:w="1390" w:type="dxa"/>
          </w:tcPr>
          <w:p w:rsidR="00A86571" w:rsidRDefault="00A86571" w:rsidP="00131B0D">
            <w:r>
              <w:t>6</w:t>
            </w:r>
          </w:p>
        </w:tc>
        <w:tc>
          <w:tcPr>
            <w:tcW w:w="1417" w:type="dxa"/>
          </w:tcPr>
          <w:p w:rsidR="00A86571" w:rsidRDefault="00A86571" w:rsidP="00BE3F5D">
            <w:r>
              <w:t>Downward Resampling</w:t>
            </w:r>
          </w:p>
        </w:tc>
        <w:tc>
          <w:tcPr>
            <w:tcW w:w="5084" w:type="dxa"/>
          </w:tcPr>
          <w:p w:rsidR="00A86571" w:rsidRDefault="00A86571" w:rsidP="00257BA1">
            <w:r>
              <w:t xml:space="preserve">For each of the PSA runs: </w:t>
            </w:r>
          </w:p>
          <w:p w:rsidR="00A86571" w:rsidRDefault="00A86571" w:rsidP="00257BA1">
            <w:r>
              <w:t xml:space="preserve">Stage 1: draw first from U2. </w:t>
            </w:r>
          </w:p>
          <w:p w:rsidR="00A86571" w:rsidRDefault="00A86571" w:rsidP="00257BA1">
            <w:r>
              <w:t xml:space="preserve">Stage 2: draw from U1. </w:t>
            </w:r>
          </w:p>
          <w:p w:rsidR="00A86571" w:rsidRDefault="00A86571" w:rsidP="00257BA1">
            <w:r>
              <w:t>Stage 3: Check if the value of U2 is greater than U1. If it is, then go back to Stage 2 (i.e. resample). If not, then stop.</w:t>
            </w:r>
          </w:p>
        </w:tc>
      </w:tr>
      <w:tr w:rsidR="00A86571" w:rsidTr="00A86571">
        <w:tc>
          <w:tcPr>
            <w:tcW w:w="1351" w:type="dxa"/>
            <w:vMerge w:val="restart"/>
          </w:tcPr>
          <w:p w:rsidR="00A86571" w:rsidRDefault="00A86571" w:rsidP="00131B0D">
            <w:r>
              <w:t>Multivariate model methods</w:t>
            </w:r>
          </w:p>
        </w:tc>
        <w:tc>
          <w:tcPr>
            <w:tcW w:w="1390" w:type="dxa"/>
          </w:tcPr>
          <w:p w:rsidR="00A86571" w:rsidRDefault="00A86571" w:rsidP="00131B0D">
            <w:r>
              <w:t>7</w:t>
            </w:r>
          </w:p>
        </w:tc>
        <w:tc>
          <w:tcPr>
            <w:tcW w:w="1417" w:type="dxa"/>
          </w:tcPr>
          <w:p w:rsidR="00A86571" w:rsidRDefault="00A86571" w:rsidP="00BE3F5D">
            <w:r>
              <w:t>AIVM Covariance</w:t>
            </w:r>
          </w:p>
        </w:tc>
        <w:tc>
          <w:tcPr>
            <w:tcW w:w="5084" w:type="dxa"/>
          </w:tcPr>
          <w:p w:rsidR="00A86571" w:rsidRDefault="00A86571" w:rsidP="00131B0D">
            <w:r>
              <w:t>Assume that the covariance between U1 and U2 is equal to the average of the individual variances of the means (AIVM) of U1 and U2.</w:t>
            </w:r>
          </w:p>
          <w:p w:rsidR="00A86571" w:rsidRDefault="00A86571" w:rsidP="00257BA1">
            <w:r>
              <w:t xml:space="preserve">If assuming this covariance implies that the correlation between U1 and U2 is greater than 1, then instead select the covariance between U1 and U2 which implies a correlation of 1 between U1 and U2. </w:t>
            </w:r>
          </w:p>
        </w:tc>
      </w:tr>
      <w:tr w:rsidR="00A86571" w:rsidTr="00A86571">
        <w:tc>
          <w:tcPr>
            <w:tcW w:w="1351" w:type="dxa"/>
            <w:vMerge/>
          </w:tcPr>
          <w:p w:rsidR="00A86571" w:rsidRDefault="00A86571" w:rsidP="00131B0D"/>
        </w:tc>
        <w:tc>
          <w:tcPr>
            <w:tcW w:w="1390" w:type="dxa"/>
          </w:tcPr>
          <w:p w:rsidR="00A86571" w:rsidRDefault="00A86571" w:rsidP="00131B0D">
            <w:r>
              <w:t>8</w:t>
            </w:r>
          </w:p>
        </w:tc>
        <w:tc>
          <w:tcPr>
            <w:tcW w:w="1417" w:type="dxa"/>
          </w:tcPr>
          <w:p w:rsidR="00A86571" w:rsidRDefault="00A86571" w:rsidP="00573694">
            <w:r>
              <w:t>Lower Bounded Covariance Retrofitting</w:t>
            </w:r>
          </w:p>
        </w:tc>
        <w:tc>
          <w:tcPr>
            <w:tcW w:w="5084" w:type="dxa"/>
          </w:tcPr>
          <w:p w:rsidR="00A86571" w:rsidRDefault="00A86571" w:rsidP="00131B0D">
            <w:r>
              <w:t>Select the minimum value of a covariance between U1 and U2 such that the two following conditions are met:</w:t>
            </w:r>
          </w:p>
          <w:p w:rsidR="00A86571" w:rsidRDefault="00A86571" w:rsidP="00131B0D">
            <w:r>
              <w:t>Condition 1: U1 – U2 &gt; 0 for all PSA runs.</w:t>
            </w:r>
          </w:p>
          <w:p w:rsidR="00A86571" w:rsidRDefault="00A86571" w:rsidP="00131B0D">
            <w:r>
              <w:t xml:space="preserve">Condition 2: The covariance between U1 and U2 is greater than AIVM.  </w:t>
            </w:r>
          </w:p>
          <w:p w:rsidR="00A86571" w:rsidRDefault="00A86571" w:rsidP="002C422F">
            <w:r>
              <w:t>If this implies that the correlation between U1 and U2 is greater than 1, then instead use the covariance value associated with a correlation of 1.</w:t>
            </w:r>
          </w:p>
        </w:tc>
      </w:tr>
      <w:tr w:rsidR="00A86571" w:rsidTr="00A86571">
        <w:tc>
          <w:tcPr>
            <w:tcW w:w="1351" w:type="dxa"/>
            <w:vMerge/>
          </w:tcPr>
          <w:p w:rsidR="00A86571" w:rsidRDefault="00A86571" w:rsidP="00131B0D"/>
        </w:tc>
        <w:tc>
          <w:tcPr>
            <w:tcW w:w="1390" w:type="dxa"/>
          </w:tcPr>
          <w:p w:rsidR="00A86571" w:rsidRDefault="00A86571" w:rsidP="00131B0D">
            <w:r>
              <w:t>9</w:t>
            </w:r>
          </w:p>
        </w:tc>
        <w:tc>
          <w:tcPr>
            <w:tcW w:w="1417" w:type="dxa"/>
          </w:tcPr>
          <w:p w:rsidR="00A86571" w:rsidRDefault="00A86571" w:rsidP="00BE3F5D">
            <w:r>
              <w:t>Upper Bounded</w:t>
            </w:r>
          </w:p>
          <w:p w:rsidR="00A86571" w:rsidRDefault="00A86571" w:rsidP="00BE3F5D">
            <w:r>
              <w:t>Covariance Retrofitting</w:t>
            </w:r>
          </w:p>
        </w:tc>
        <w:tc>
          <w:tcPr>
            <w:tcW w:w="5084" w:type="dxa"/>
          </w:tcPr>
          <w:p w:rsidR="00A86571" w:rsidRDefault="00A86571" w:rsidP="00257BA1">
            <w:r w:rsidRPr="00284FC4">
              <w:t xml:space="preserve">Methodology 8 but </w:t>
            </w:r>
            <w:r>
              <w:t>where the second condition is that the covariance between U1 and U2 is less than AIVM.</w:t>
            </w:r>
          </w:p>
        </w:tc>
      </w:tr>
      <w:tr w:rsidR="00A86571" w:rsidTr="00A86571">
        <w:tc>
          <w:tcPr>
            <w:tcW w:w="1351" w:type="dxa"/>
          </w:tcPr>
          <w:p w:rsidR="00A86571" w:rsidRDefault="00A86571" w:rsidP="00131B0D">
            <w:r>
              <w:t>Difference model methods</w:t>
            </w:r>
            <w:r w:rsidR="00AB0860">
              <w:t xml:space="preserve"> †</w:t>
            </w:r>
          </w:p>
        </w:tc>
        <w:tc>
          <w:tcPr>
            <w:tcW w:w="1390" w:type="dxa"/>
          </w:tcPr>
          <w:p w:rsidR="00A86571" w:rsidRDefault="00A86571" w:rsidP="00131B0D">
            <w:r>
              <w:t>10</w:t>
            </w:r>
          </w:p>
        </w:tc>
        <w:tc>
          <w:tcPr>
            <w:tcW w:w="1417" w:type="dxa"/>
          </w:tcPr>
          <w:p w:rsidR="00A86571" w:rsidRDefault="00A86571" w:rsidP="00BE3F5D">
            <w:r>
              <w:t>Beta Distribution Difference Modelling</w:t>
            </w:r>
          </w:p>
        </w:tc>
        <w:tc>
          <w:tcPr>
            <w:tcW w:w="5084" w:type="dxa"/>
          </w:tcPr>
          <w:p w:rsidR="006F0B1D" w:rsidRPr="006F0B1D" w:rsidRDefault="006F0B1D" w:rsidP="009D2079">
            <w:pPr>
              <w:keepNext/>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lt;variance of U2</w:t>
            </w:r>
            <w:r>
              <w:rPr>
                <w:rFonts w:cstheme="minorHAnsi"/>
                <w:b/>
                <w:lang w:eastAsia="zh-CN"/>
              </w:rPr>
              <w:t>:</w:t>
            </w:r>
          </w:p>
          <w:p w:rsidR="00A86571" w:rsidRDefault="006F0B1D" w:rsidP="009D2079">
            <w:pPr>
              <w:keepNext/>
              <w:rPr>
                <w:rFonts w:cstheme="minorHAnsi"/>
              </w:rPr>
            </w:pPr>
            <w:r>
              <w:rPr>
                <w:rFonts w:cstheme="minorHAnsi"/>
                <w:lang w:eastAsia="zh-CN"/>
              </w:rPr>
              <w:t>We</w:t>
            </w:r>
            <w:r w:rsidR="009D2079">
              <w:rPr>
                <w:rFonts w:cstheme="minorHAnsi"/>
                <w:lang w:eastAsia="zh-CN"/>
              </w:rPr>
              <w:t xml:space="preserve"> define </w:t>
            </w:r>
            <w:r w:rsidR="009D2079">
              <w:t>U2=U1-</w:t>
            </w:r>
            <w:r w:rsidR="009D2079">
              <w:rPr>
                <w:rFonts w:cstheme="minorHAnsi"/>
              </w:rPr>
              <w:t xml:space="preserve"> Δ, where Δ~ </w:t>
            </w:r>
            <w:proofErr w:type="gramStart"/>
            <w:r w:rsidR="009D2079">
              <w:rPr>
                <w:rFonts w:cstheme="minorHAnsi"/>
              </w:rPr>
              <w:t>Beta(</w:t>
            </w:r>
            <w:proofErr w:type="spellStart"/>
            <w:proofErr w:type="gramEnd"/>
            <w:r w:rsidR="009D2079">
              <w:rPr>
                <w:rFonts w:cstheme="minorHAnsi"/>
              </w:rPr>
              <w:t>a,b</w:t>
            </w:r>
            <w:proofErr w:type="spellEnd"/>
            <w:r w:rsidR="009D2079">
              <w:rPr>
                <w:rFonts w:cstheme="minorHAnsi"/>
              </w:rPr>
              <w:t>).</w:t>
            </w:r>
          </w:p>
          <w:p w:rsidR="009D2079" w:rsidRDefault="009D2079" w:rsidP="009D2079">
            <w:pPr>
              <w:keepNext/>
              <w:rPr>
                <w:rFonts w:cstheme="minorHAnsi"/>
              </w:rPr>
            </w:pPr>
            <w:r>
              <w:rPr>
                <w:rFonts w:cstheme="minorHAnsi"/>
              </w:rPr>
              <w:t xml:space="preserve">Stage 1: Calculate the beta parameter a and b </w:t>
            </w:r>
          </w:p>
          <w:p w:rsidR="009D2079" w:rsidRPr="009D2079" w:rsidRDefault="009D2079" w:rsidP="009D2079">
            <w:pPr>
              <w:keepNext/>
              <w:rPr>
                <w:rFonts w:cstheme="minorHAnsi"/>
                <w:lang w:eastAsia="zh-CN"/>
              </w:rPr>
            </w:pPr>
            <m:oMathPara>
              <m:oMath>
                <m:r>
                  <m:rPr>
                    <m:sty m:val="p"/>
                  </m:rPr>
                  <w:rPr>
                    <w:rFonts w:ascii="Cambria Math" w:hAnsi="Cambria Math" w:cstheme="minorHAnsi"/>
                    <w:lang w:eastAsia="zh-CN"/>
                  </w:rPr>
                  <w:lastRenderedPageBreak/>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9D2079">
            <w:pPr>
              <w:keepNext/>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9D2079" w:rsidRPr="009D2079" w:rsidRDefault="009D2079" w:rsidP="009D2079">
            <w:pPr>
              <w:keepNext/>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m:t>
                </m:r>
              </m:oMath>
            </m:oMathPara>
          </w:p>
          <w:p w:rsidR="009D2079" w:rsidRDefault="009D2079" w:rsidP="009D2079">
            <w:pPr>
              <w:keepNext/>
              <w:rPr>
                <w:rFonts w:cstheme="minorHAnsi"/>
              </w:rPr>
            </w:pPr>
            <w:r>
              <w:rPr>
                <w:rFonts w:cstheme="minorHAnsi"/>
              </w:rPr>
              <w:t>Stage 2: Draw Δ from the beta distribution.</w:t>
            </w:r>
          </w:p>
          <w:p w:rsidR="009D2079" w:rsidRDefault="009D2079" w:rsidP="009D2079">
            <w:pPr>
              <w:keepNext/>
              <w:rPr>
                <w:rFonts w:cstheme="minorHAnsi"/>
              </w:rPr>
            </w:pPr>
            <w:r>
              <w:rPr>
                <w:rFonts w:cstheme="minorHAnsi"/>
              </w:rPr>
              <w:t xml:space="preserve">Stage 3: Draw U1 from the </w:t>
            </w:r>
            <w:r w:rsidR="00165E76">
              <w:rPr>
                <w:rFonts w:cstheme="minorHAnsi"/>
              </w:rPr>
              <w:t xml:space="preserve">beta </w:t>
            </w:r>
            <w:r>
              <w:rPr>
                <w:rFonts w:cstheme="minorHAnsi"/>
              </w:rPr>
              <w:t>distribution.</w:t>
            </w:r>
          </w:p>
          <w:p w:rsidR="009D2079" w:rsidRPr="009D2079" w:rsidRDefault="009D2079" w:rsidP="009D2079">
            <w:pPr>
              <w:keepNext/>
              <w:rPr>
                <w:rFonts w:cstheme="minorHAnsi"/>
              </w:rPr>
            </w:pPr>
            <w:r>
              <w:rPr>
                <w:rFonts w:cstheme="minorHAnsi"/>
              </w:rPr>
              <w:t xml:space="preserve">Stage 4: </w:t>
            </w:r>
            <w:r w:rsidR="006F0B1D">
              <w:rPr>
                <w:rFonts w:cstheme="minorHAnsi"/>
              </w:rPr>
              <w:t>Samples of</w:t>
            </w:r>
            <w:r>
              <w:rPr>
                <w:rFonts w:cstheme="minorHAnsi"/>
              </w:rPr>
              <w:t xml:space="preserve"> U2 is calculated using </w:t>
            </w:r>
            <w:r w:rsidR="006F0B1D">
              <w:rPr>
                <w:rFonts w:cstheme="minorHAnsi"/>
              </w:rPr>
              <w:t>samples of U1 minus samples of Δ.</w:t>
            </w:r>
          </w:p>
          <w:p w:rsidR="009D2079" w:rsidRDefault="009D2079" w:rsidP="009D2079">
            <w:pPr>
              <w:keepNext/>
              <w:rPr>
                <w:rFonts w:cstheme="minorHAnsi"/>
              </w:rPr>
            </w:pPr>
          </w:p>
          <w:p w:rsidR="006F0B1D" w:rsidRPr="006F0B1D" w:rsidRDefault="006F0B1D" w:rsidP="006F0B1D">
            <w:pPr>
              <w:keepNext/>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w:t>
            </w:r>
            <w:r>
              <w:rPr>
                <w:rFonts w:cstheme="minorHAnsi"/>
                <w:b/>
                <w:lang w:eastAsia="zh-CN"/>
              </w:rPr>
              <w:t>&gt;</w:t>
            </w:r>
            <w:r w:rsidRPr="006F0B1D">
              <w:rPr>
                <w:rFonts w:cstheme="minorHAnsi"/>
                <w:b/>
                <w:lang w:eastAsia="zh-CN"/>
              </w:rPr>
              <w:t>variance of U2</w:t>
            </w:r>
            <w:r>
              <w:rPr>
                <w:rFonts w:cstheme="minorHAnsi"/>
                <w:b/>
                <w:lang w:eastAsia="zh-CN"/>
              </w:rPr>
              <w:t>:</w:t>
            </w:r>
          </w:p>
          <w:p w:rsidR="009D2079" w:rsidRDefault="006F0B1D" w:rsidP="009D2079">
            <w:pPr>
              <w:keepNext/>
              <w:rPr>
                <w:rFonts w:cstheme="minorHAnsi"/>
              </w:rPr>
            </w:pPr>
            <w:r>
              <w:rPr>
                <w:rFonts w:cstheme="minorHAnsi"/>
                <w:lang w:eastAsia="zh-CN"/>
              </w:rPr>
              <w:t>We</w:t>
            </w:r>
            <w:r w:rsidR="009D2079">
              <w:rPr>
                <w:rFonts w:cstheme="minorHAnsi"/>
                <w:lang w:eastAsia="zh-CN"/>
              </w:rPr>
              <w:t xml:space="preserve"> define </w:t>
            </w:r>
            <w:r w:rsidR="009D2079">
              <w:t>U1=U2+</w:t>
            </w:r>
            <w:r w:rsidR="009D2079">
              <w:rPr>
                <w:rFonts w:cstheme="minorHAnsi"/>
              </w:rPr>
              <w:t xml:space="preserve"> Δ, where Δ~ </w:t>
            </w:r>
            <w:proofErr w:type="gramStart"/>
            <w:r w:rsidR="009D2079">
              <w:rPr>
                <w:rFonts w:cstheme="minorHAnsi"/>
              </w:rPr>
              <w:t>Beta(</w:t>
            </w:r>
            <w:proofErr w:type="spellStart"/>
            <w:proofErr w:type="gramEnd"/>
            <w:r w:rsidR="009D2079">
              <w:rPr>
                <w:rFonts w:cstheme="minorHAnsi"/>
              </w:rPr>
              <w:t>a,b</w:t>
            </w:r>
            <w:proofErr w:type="spellEnd"/>
            <w:r w:rsidR="009D2079">
              <w:rPr>
                <w:rFonts w:cstheme="minorHAnsi"/>
              </w:rPr>
              <w:t>)</w:t>
            </w:r>
            <w:r>
              <w:rPr>
                <w:rFonts w:cstheme="minorHAnsi"/>
              </w:rPr>
              <w:t>.</w:t>
            </w:r>
          </w:p>
          <w:p w:rsidR="006F0B1D" w:rsidRDefault="006F0B1D" w:rsidP="006F0B1D">
            <w:pPr>
              <w:keepNext/>
              <w:rPr>
                <w:rFonts w:cstheme="minorHAnsi"/>
              </w:rPr>
            </w:pPr>
            <w:r>
              <w:rPr>
                <w:rFonts w:cstheme="minorHAnsi"/>
              </w:rPr>
              <w:t xml:space="preserve">Stage 1: Calculate the beta parameter a and b </w:t>
            </w:r>
          </w:p>
          <w:p w:rsidR="009D2079" w:rsidRPr="009D2079" w:rsidRDefault="009D2079" w:rsidP="009D2079">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9D2079">
            <w:pPr>
              <w:keepNext/>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9D2079" w:rsidRPr="009D2079" w:rsidRDefault="009D2079" w:rsidP="009D2079">
            <w:pPr>
              <w:keepNext/>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m:t>
                </m:r>
              </m:oMath>
            </m:oMathPara>
          </w:p>
          <w:p w:rsidR="006F0B1D" w:rsidRDefault="006F0B1D" w:rsidP="006F0B1D">
            <w:pPr>
              <w:keepNext/>
              <w:rPr>
                <w:rFonts w:cstheme="minorHAnsi"/>
              </w:rPr>
            </w:pPr>
            <w:r>
              <w:rPr>
                <w:rFonts w:cstheme="minorHAnsi"/>
              </w:rPr>
              <w:t>Stage 2: Draw Δ from the beta distribution.</w:t>
            </w:r>
          </w:p>
          <w:p w:rsidR="006F0B1D" w:rsidRDefault="006F0B1D" w:rsidP="006F0B1D">
            <w:pPr>
              <w:keepNext/>
              <w:rPr>
                <w:rFonts w:cstheme="minorHAnsi"/>
              </w:rPr>
            </w:pPr>
            <w:r>
              <w:rPr>
                <w:rFonts w:cstheme="minorHAnsi"/>
              </w:rPr>
              <w:t xml:space="preserve">Stage 3: Draw U2 from the </w:t>
            </w:r>
            <w:r w:rsidR="00165E76">
              <w:rPr>
                <w:rFonts w:cstheme="minorHAnsi"/>
              </w:rPr>
              <w:t>beta</w:t>
            </w:r>
            <w:r>
              <w:rPr>
                <w:rFonts w:cstheme="minorHAnsi"/>
              </w:rPr>
              <w:t xml:space="preserve"> distribution.</w:t>
            </w:r>
          </w:p>
          <w:p w:rsidR="006F0B1D" w:rsidRPr="009D2079" w:rsidRDefault="006F0B1D" w:rsidP="006F0B1D">
            <w:pPr>
              <w:keepNext/>
              <w:rPr>
                <w:rFonts w:cstheme="minorHAnsi"/>
              </w:rPr>
            </w:pPr>
            <w:r>
              <w:rPr>
                <w:rFonts w:cstheme="minorHAnsi"/>
              </w:rPr>
              <w:t>Stage 4: Samples of U1 is calculated using samples of U2 plus samples of Δ.</w:t>
            </w:r>
          </w:p>
          <w:p w:rsidR="009D2079" w:rsidRPr="009D2079" w:rsidRDefault="009D2079" w:rsidP="009D2079">
            <w:pPr>
              <w:keepNext/>
              <w:rPr>
                <w:rFonts w:cstheme="minorHAnsi"/>
                <w:vertAlign w:val="subscript"/>
                <w:lang w:eastAsia="zh-CN"/>
              </w:rPr>
            </w:pPr>
          </w:p>
        </w:tc>
      </w:tr>
    </w:tbl>
    <w:p w:rsidR="00131B0D" w:rsidRDefault="00131B0D" w:rsidP="00131B0D">
      <w:pPr>
        <w:pStyle w:val="Caption"/>
      </w:pPr>
      <w:bookmarkStart w:id="4" w:name="_Ref323291518"/>
      <w:r>
        <w:lastRenderedPageBreak/>
        <w:t xml:space="preserve">Table </w:t>
      </w:r>
      <w:fldSimple w:instr=" SEQ Table \* ARABIC ">
        <w:r w:rsidR="006E6329">
          <w:rPr>
            <w:noProof/>
          </w:rPr>
          <w:t>3</w:t>
        </w:r>
      </w:fldSimple>
      <w:bookmarkEnd w:id="4"/>
      <w:r>
        <w:t xml:space="preserve"> Summary </w:t>
      </w:r>
      <w:r w:rsidR="003B2A39">
        <w:t xml:space="preserve">of the ten approaches </w:t>
      </w:r>
      <w:r w:rsidR="0064679C">
        <w:t>considered</w:t>
      </w:r>
      <w:r w:rsidR="00AB0860">
        <w:t>. The † symbol indicates classes of methods where monotonicity cannot be violated.</w:t>
      </w:r>
    </w:p>
    <w:p w:rsidR="0030364B" w:rsidRDefault="00A53CD0" w:rsidP="0030364B">
      <w:pPr>
        <w:pStyle w:val="Heading3"/>
      </w:pPr>
      <w:r>
        <w:t>Naïve methods</w:t>
      </w:r>
    </w:p>
    <w:p w:rsidR="0030364B" w:rsidRDefault="00A53CD0" w:rsidP="00A53CD0">
      <w:r>
        <w:t xml:space="preserve">Methods one and two are both simple. Method </w:t>
      </w:r>
      <w:r w:rsidR="00EF2C9A">
        <w:t>one</w:t>
      </w:r>
      <w:r>
        <w:t xml:space="preserve">, independent sampling, is the simplest method of all, and does not take the monotonicity condition into account at all. Nevertheless, in cases where the means of U1 and U2 are far apart and the standard errors of both parameters are small, this method may still produce PSA values which do not violate the monotonicity assumption. With the data considered here, however, this is not the case, and so the approach is liable to </w:t>
      </w:r>
      <w:r w:rsidR="006B236F">
        <w:t xml:space="preserve">produce erroneous samples. Method </w:t>
      </w:r>
      <w:r w:rsidR="00EF2C9A">
        <w:t>two</w:t>
      </w:r>
      <w:r w:rsidR="006B236F">
        <w:t xml:space="preserve"> </w:t>
      </w:r>
      <w:r w:rsidR="00366FEC">
        <w:t xml:space="preserve">has been observed </w:t>
      </w:r>
      <w:r w:rsidR="006B236F">
        <w:t xml:space="preserve">in economic evaluations, and involves using the same random number when drawing from both the U1 and U2 distributions. Method </w:t>
      </w:r>
      <w:r w:rsidR="00EF2C9A">
        <w:t>two</w:t>
      </w:r>
      <w:r w:rsidR="006B236F">
        <w:t xml:space="preserve"> </w:t>
      </w:r>
      <w:r w:rsidR="0030364B">
        <w:t xml:space="preserve">is broadly equivalent to pairing the </w:t>
      </w:r>
      <w:proofErr w:type="spellStart"/>
      <w:r w:rsidR="0030364B">
        <w:t>quantiles</w:t>
      </w:r>
      <w:proofErr w:type="spellEnd"/>
      <w:r w:rsidR="0030364B">
        <w:t xml:space="preserve"> from the estimated distributions of U1 and U2 within PSA runs, matching the lowest estimate of U1 with the lowest estimate of U2, the second lowest estimate of U1 with the second lowest estimate of U2, and so on. For this reason, </w:t>
      </w:r>
      <w:proofErr w:type="spellStart"/>
      <w:r w:rsidR="0030364B">
        <w:t>quantile</w:t>
      </w:r>
      <w:proofErr w:type="spellEnd"/>
      <w:r w:rsidR="0030364B">
        <w:t>-pairing was not considered as a separate strategy.</w:t>
      </w:r>
      <w:r w:rsidR="00F61C10">
        <w:t xml:space="preserve"> </w:t>
      </w:r>
    </w:p>
    <w:p w:rsidR="0086407B" w:rsidRDefault="0086407B" w:rsidP="00F61C10">
      <w:pPr>
        <w:pStyle w:val="Heading3"/>
      </w:pPr>
      <w:r>
        <w:t>Resampling and replacement methods</w:t>
      </w:r>
    </w:p>
    <w:p w:rsidR="008E0F30" w:rsidRDefault="0086407B" w:rsidP="0086407B">
      <w:r>
        <w:t xml:space="preserve">Methods </w:t>
      </w:r>
      <w:r w:rsidR="00EF2C9A">
        <w:t>three</w:t>
      </w:r>
      <w:r>
        <w:t xml:space="preserve">, </w:t>
      </w:r>
      <w:r w:rsidR="00EF2C9A">
        <w:t>four</w:t>
      </w:r>
      <w:r>
        <w:t xml:space="preserve">, </w:t>
      </w:r>
      <w:r w:rsidR="00EF2C9A">
        <w:t>five</w:t>
      </w:r>
      <w:r>
        <w:t xml:space="preserve"> and </w:t>
      </w:r>
      <w:r w:rsidR="00EF2C9A">
        <w:t>six</w:t>
      </w:r>
      <w:r>
        <w:t xml:space="preserve"> </w:t>
      </w:r>
      <w:r w:rsidR="00366FEC">
        <w:t xml:space="preserve">have also been observed </w:t>
      </w:r>
      <w:r>
        <w:t xml:space="preserve">in economic models, as they are relatively simple to implement. All four methods involve sampling one of the two paired values, </w:t>
      </w:r>
      <w:r w:rsidRPr="0086407B">
        <w:t>U1</w:t>
      </w:r>
      <w:r>
        <w:rPr>
          <w:vertAlign w:val="subscript"/>
        </w:rPr>
        <w:t>i</w:t>
      </w:r>
      <w:r>
        <w:t xml:space="preserve"> or U2</w:t>
      </w:r>
      <w:r>
        <w:rPr>
          <w:vertAlign w:val="subscript"/>
        </w:rPr>
        <w:t>i</w:t>
      </w:r>
      <w:r w:rsidRPr="0086407B">
        <w:t xml:space="preserve">, </w:t>
      </w:r>
      <w:r>
        <w:t>independently, before sampling the value, U2</w:t>
      </w:r>
      <w:r>
        <w:rPr>
          <w:vertAlign w:val="subscript"/>
        </w:rPr>
        <w:t>i</w:t>
      </w:r>
      <w:r>
        <w:t xml:space="preserve"> or U1</w:t>
      </w:r>
      <w:r>
        <w:rPr>
          <w:vertAlign w:val="subscript"/>
        </w:rPr>
        <w:t>i</w:t>
      </w:r>
      <w:r>
        <w:t xml:space="preserve">. For methods 3 and 4, the second value is then replaced with the first value if it violates the monotonicity assumption. For methods </w:t>
      </w:r>
      <w:r w:rsidR="00EF2C9A">
        <w:t>five</w:t>
      </w:r>
      <w:r>
        <w:t xml:space="preserve"> and </w:t>
      </w:r>
      <w:r w:rsidR="00EF2C9A">
        <w:t>six</w:t>
      </w:r>
      <w:r>
        <w:t xml:space="preserve">, the </w:t>
      </w:r>
      <w:r>
        <w:lastRenderedPageBreak/>
        <w:t xml:space="preserve">second value is </w:t>
      </w:r>
      <w:r w:rsidR="008E0F30">
        <w:t>retained if it does not violate the monotonicity assumption, and resampled if it does violate the assumption. The second value is resampled until a value which does not violate the monotonicity assumption is drawn.</w:t>
      </w:r>
    </w:p>
    <w:p w:rsidR="008E0F30" w:rsidRDefault="008E0F30" w:rsidP="0086407B">
      <w:r>
        <w:t xml:space="preserve">There are theoretical reasons to be concerned with both </w:t>
      </w:r>
      <w:r w:rsidR="00366FEC">
        <w:t>the resampling and replacement methods</w:t>
      </w:r>
      <w:r>
        <w:t xml:space="preserve">. The replacement methods can be </w:t>
      </w:r>
      <w:r w:rsidR="00165E76">
        <w:t>shown to</w:t>
      </w:r>
      <w:r>
        <w:t xml:space="preserve"> produce biased estimates of the mean value</w:t>
      </w:r>
      <w:r w:rsidR="009D4C8F">
        <w:t xml:space="preserve">. </w:t>
      </w:r>
      <w:r w:rsidR="00366FEC">
        <w:t xml:space="preserve">Any systematic increase (or decrease) in the sample value will result in the average of 1,000 being greater than (or lower than) the true distribution mean. This phenomenon occurs </w:t>
      </w:r>
      <w:r w:rsidR="00EF2C9A">
        <w:t xml:space="preserve">independently </w:t>
      </w:r>
      <w:r w:rsidR="00366FEC">
        <w:t xml:space="preserve">of whether the value is set equal to the previously sampled parameter value, or whether it is resampled until monotonicity is upheld, although the bias will be less in the former </w:t>
      </w:r>
      <w:r w:rsidR="00C44D3B">
        <w:t>methodology</w:t>
      </w:r>
      <w:r w:rsidR="00366FEC">
        <w:t xml:space="preserve">. Despite the known bias these methods have been included to prove this. </w:t>
      </w:r>
    </w:p>
    <w:p w:rsidR="00F61C10" w:rsidRDefault="004B2A9B" w:rsidP="00F61C10">
      <w:pPr>
        <w:pStyle w:val="Heading3"/>
      </w:pPr>
      <w:r>
        <w:t>Multivariate model methods</w:t>
      </w:r>
    </w:p>
    <w:p w:rsidR="00AA771D" w:rsidRDefault="004B2A9B" w:rsidP="0030364B">
      <w:r>
        <w:t xml:space="preserve">Methods </w:t>
      </w:r>
      <w:r w:rsidR="00EF2C9A">
        <w:t>seven</w:t>
      </w:r>
      <w:r>
        <w:t xml:space="preserve">, </w:t>
      </w:r>
      <w:r w:rsidR="00EF2C9A">
        <w:t>eight</w:t>
      </w:r>
      <w:r>
        <w:t xml:space="preserve"> and </w:t>
      </w:r>
      <w:r w:rsidR="00EF2C9A">
        <w:t>nine</w:t>
      </w:r>
      <w:r w:rsidR="00E36AFD">
        <w:t xml:space="preserve"> </w:t>
      </w:r>
      <w:r w:rsidR="00F61C10">
        <w:t xml:space="preserve">each involve selecting </w:t>
      </w:r>
      <w:proofErr w:type="spellStart"/>
      <w:r w:rsidR="00F61C10">
        <w:t>covariances</w:t>
      </w:r>
      <w:proofErr w:type="spellEnd"/>
      <w:r w:rsidR="00F61C10">
        <w:t xml:space="preserve"> on the basis either of the variances presented in the summary statistics for U1 and U2, </w:t>
      </w:r>
      <w:r w:rsidR="00A2397C">
        <w:t>or on whether monotonicity is mai</w:t>
      </w:r>
      <w:r w:rsidR="00573694">
        <w:t xml:space="preserve">ntained on all runs of the PSA. Method </w:t>
      </w:r>
      <w:r w:rsidR="00EF2C9A">
        <w:t>seven</w:t>
      </w:r>
      <w:r>
        <w:t xml:space="preserve"> </w:t>
      </w:r>
      <w:r w:rsidR="00573694">
        <w:t>involves setting the covariance between U1 and U2 to the average of the individual varianc</w:t>
      </w:r>
      <w:r w:rsidR="00AA771D">
        <w:t xml:space="preserve">es of the means (AIVM). Method </w:t>
      </w:r>
      <w:r w:rsidR="00EF2C9A">
        <w:t>eight</w:t>
      </w:r>
      <w:r w:rsidR="00AA771D">
        <w:t xml:space="preserve"> involves setting the covariance to such a value that no PSA draws violate the monotonicity assumption, subject to the constraint that the covariance is also greater than</w:t>
      </w:r>
      <w:r w:rsidR="00366FEC">
        <w:t xml:space="preserve"> the </w:t>
      </w:r>
      <w:r w:rsidR="00AA771D">
        <w:t xml:space="preserve">AIVM. For method </w:t>
      </w:r>
      <w:r w:rsidR="00EF2C9A">
        <w:t>nine</w:t>
      </w:r>
      <w:r w:rsidR="00AA771D">
        <w:t xml:space="preserve">, the covariance is also set such that no PSA draws violate the monotonicity assumption, but this time subject to the constraint that the covariance is also less than the AIVM. </w:t>
      </w:r>
      <w:r w:rsidR="00165E76">
        <w:t xml:space="preserve">Unlike the other approaches used here, these three approaches involve sampling from bivariate normal distributions rather than beta </w:t>
      </w:r>
      <w:r w:rsidR="00775489">
        <w:t xml:space="preserve">distributions, which is less appropriate in theory as the normal distribution, unlike the beta distribution, is not bounded to produce values between 0 and 1. </w:t>
      </w:r>
    </w:p>
    <w:p w:rsidR="00A2397C" w:rsidRDefault="00366FEC" w:rsidP="0030364B">
      <w:r>
        <w:t>A further</w:t>
      </w:r>
      <w:r w:rsidR="00AA771D">
        <w:t xml:space="preserve"> logical constraint also applies to all three methods. This is that the </w:t>
      </w:r>
      <w:proofErr w:type="spellStart"/>
      <w:r w:rsidR="00AA771D">
        <w:t>covariances</w:t>
      </w:r>
      <w:proofErr w:type="spellEnd"/>
      <w:r w:rsidR="00AA771D">
        <w:t xml:space="preserve"> cannot imply a correlation of greater than 1.</w:t>
      </w:r>
      <w:r w:rsidR="00A2397C">
        <w:t xml:space="preserve"> </w:t>
      </w:r>
      <w:r w:rsidR="00AE2C7F">
        <w:t>The</w:t>
      </w:r>
      <w:r w:rsidR="00A2397C">
        <w:t xml:space="preserve"> correlation of two random variables X and Y is defined as follows:</w:t>
      </w:r>
    </w:p>
    <w:p w:rsidR="00A2397C" w:rsidRDefault="00485010" w:rsidP="0030364B">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1"/>
              <m:ctrlPr>
                <w:rPr>
                  <w:rFonts w:ascii="Cambria Math" w:hAnsi="Cambria Math"/>
                  <w:i/>
                </w:rPr>
              </m:ctrlPr>
            </m:boxPr>
            <m:e>
              <m:r>
                <w:rPr>
                  <w:rFonts w:ascii="Cambria Math" w:hAnsi="Cambria Math"/>
                </w:rPr>
                <m:t>≡</m:t>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F61C10" w:rsidRDefault="00AE2C7F" w:rsidP="0030364B">
      <w:r>
        <w:t>For this reason, t</w:t>
      </w:r>
      <w:r w:rsidR="00A2397C">
        <w:t xml:space="preserve">he upper limit of the covariance must </w:t>
      </w:r>
      <w:proofErr w:type="gramStart"/>
      <w:r w:rsidR="00A2397C">
        <w:t xml:space="preserve">be </w:t>
      </w:r>
      <w:proofErr w:type="gramEnd"/>
      <m:oMath>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rsidR="00A2397C">
        <w:t xml:space="preserve">. For approach seven, this effectively states that the </w:t>
      </w:r>
      <w:r w:rsidR="00D758FB">
        <w:t>covariance selected is:</w:t>
      </w:r>
    </w:p>
    <w:p w:rsidR="00D758FB" w:rsidRPr="00AE2C7F" w:rsidRDefault="00D758FB" w:rsidP="0030364B">
      <w:pPr>
        <w:rPr>
          <w:rFonts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E2C7F" w:rsidRDefault="00AE2C7F" w:rsidP="0030364B">
      <w:pPr>
        <w:rPr>
          <w:rFonts w:cstheme="minorHAnsi"/>
        </w:rPr>
      </w:pPr>
      <w:r>
        <w:rPr>
          <w:rFonts w:cstheme="minorHAnsi"/>
        </w:rPr>
        <w:t>This constrain</w:t>
      </w:r>
      <w:r w:rsidR="00E36AFD">
        <w:rPr>
          <w:rFonts w:cstheme="minorHAnsi"/>
        </w:rPr>
        <w:t>t</w:t>
      </w:r>
      <w:r>
        <w:rPr>
          <w:rFonts w:cstheme="minorHAnsi"/>
        </w:rPr>
        <w:t xml:space="preserve"> also </w:t>
      </w:r>
      <w:r w:rsidR="00AA771D">
        <w:rPr>
          <w:rFonts w:cstheme="minorHAnsi"/>
        </w:rPr>
        <w:t xml:space="preserve">places an upper limit on the range of </w:t>
      </w:r>
      <w:proofErr w:type="spellStart"/>
      <w:r w:rsidR="00AA771D">
        <w:rPr>
          <w:rFonts w:cstheme="minorHAnsi"/>
        </w:rPr>
        <w:t>covariances</w:t>
      </w:r>
      <w:proofErr w:type="spellEnd"/>
      <w:r w:rsidR="00AA771D">
        <w:rPr>
          <w:rFonts w:cstheme="minorHAnsi"/>
        </w:rPr>
        <w:t xml:space="preserve"> which may be considered in methods </w:t>
      </w:r>
      <w:r w:rsidR="00E36AFD">
        <w:rPr>
          <w:rFonts w:cstheme="minorHAnsi"/>
        </w:rPr>
        <w:t>eight</w:t>
      </w:r>
      <w:r>
        <w:rPr>
          <w:rFonts w:cstheme="minorHAnsi"/>
        </w:rPr>
        <w:t xml:space="preserve"> and </w:t>
      </w:r>
      <w:r w:rsidR="00E36AFD">
        <w:rPr>
          <w:rFonts w:cstheme="minorHAnsi"/>
        </w:rPr>
        <w:t>nine</w:t>
      </w:r>
      <w:r>
        <w:rPr>
          <w:rFonts w:cstheme="minorHAnsi"/>
        </w:rPr>
        <w:t>.</w:t>
      </w:r>
      <w:r w:rsidR="00AA771D">
        <w:rPr>
          <w:rFonts w:cstheme="minorHAnsi"/>
        </w:rPr>
        <w:t xml:space="preserve"> </w:t>
      </w:r>
    </w:p>
    <w:p w:rsidR="00AA771D" w:rsidRDefault="00AA771D" w:rsidP="0030364B">
      <w:pPr>
        <w:rPr>
          <w:rFonts w:cstheme="minorHAnsi"/>
        </w:rPr>
      </w:pPr>
      <w:r>
        <w:rPr>
          <w:rFonts w:cstheme="minorHAnsi"/>
        </w:rPr>
        <w:t xml:space="preserve">The R code used to implement methods seven, eight and nine </w:t>
      </w:r>
      <w:proofErr w:type="gramStart"/>
      <w:r>
        <w:rPr>
          <w:rFonts w:cstheme="minorHAnsi"/>
        </w:rPr>
        <w:t>is</w:t>
      </w:r>
      <w:proofErr w:type="gramEnd"/>
      <w:r>
        <w:rPr>
          <w:rFonts w:cstheme="minorHAnsi"/>
        </w:rPr>
        <w:t xml:space="preserve"> presented in the appendix. </w:t>
      </w:r>
    </w:p>
    <w:p w:rsidR="00D758FB" w:rsidRDefault="004B2A9B" w:rsidP="00D758FB">
      <w:pPr>
        <w:pStyle w:val="Heading3"/>
      </w:pPr>
      <w:r>
        <w:t>Difference model methods</w:t>
      </w:r>
    </w:p>
    <w:p w:rsidR="00E71475" w:rsidRDefault="00084D3F" w:rsidP="00E71475">
      <w:pPr>
        <w:rPr>
          <w:lang w:eastAsia="zh-CN"/>
        </w:rPr>
      </w:pPr>
      <w:r>
        <w:t xml:space="preserve">The concept of this method is to find transformations of U1 and U2, such that the transformed variables are judged to be in dependent. We introduce a new uncertain </w:t>
      </w:r>
      <w:proofErr w:type="gramStart"/>
      <w:r>
        <w:t xml:space="preserve">variable </w:t>
      </w:r>
      <w:proofErr w:type="gramEnd"/>
      <m:oMath>
        <m:r>
          <w:rPr>
            <w:rFonts w:ascii="Cambria Math" w:hAnsi="Cambria Math"/>
          </w:rPr>
          <m:t>∆</m:t>
        </m:r>
      </m:oMath>
      <w:r>
        <w:t xml:space="preserve">, which is the difference between U1 and U2. We believe that U1 is independent of </w:t>
      </w:r>
      <m:oMath>
        <m:r>
          <w:rPr>
            <w:rFonts w:ascii="Cambria Math" w:hAnsi="Cambria Math"/>
          </w:rPr>
          <m:t>∆</m:t>
        </m:r>
      </m:oMath>
      <w:r>
        <w:t xml:space="preserve"> and U2 is also independent </w:t>
      </w:r>
      <w:proofErr w:type="gramStart"/>
      <w:r>
        <w:lastRenderedPageBreak/>
        <w:t xml:space="preserve">of </w:t>
      </w:r>
      <w:proofErr w:type="gramEnd"/>
      <m:oMath>
        <m:r>
          <w:rPr>
            <w:rFonts w:ascii="Cambria Math" w:hAnsi="Cambria Math"/>
          </w:rPr>
          <m:t>∆</m:t>
        </m:r>
      </m:oMath>
      <w:r>
        <w:t xml:space="preserve">. </w:t>
      </w:r>
      <w:r w:rsidR="00E71475">
        <w:rPr>
          <w:rFonts w:hint="eastAsia"/>
          <w:lang w:eastAsia="zh-CN"/>
        </w:rPr>
        <w:t xml:space="preserve">Depending on the </w:t>
      </w:r>
      <w:r w:rsidR="00E71475">
        <w:rPr>
          <w:lang w:eastAsia="zh-CN"/>
        </w:rPr>
        <w:t>magnitude</w:t>
      </w:r>
      <w:r w:rsidR="00E71475">
        <w:rPr>
          <w:rFonts w:hint="eastAsia"/>
          <w:lang w:eastAsia="zh-CN"/>
        </w:rPr>
        <w:t xml:space="preserve"> of the </w:t>
      </w:r>
      <w:r w:rsidR="00E71475">
        <w:rPr>
          <w:lang w:eastAsia="zh-CN"/>
        </w:rPr>
        <w:t>variance</w:t>
      </w:r>
      <w:r w:rsidR="00E71475">
        <w:rPr>
          <w:rFonts w:hint="eastAsia"/>
          <w:lang w:eastAsia="zh-CN"/>
        </w:rPr>
        <w:t xml:space="preserve"> of U1 and U2, we define two different difference models. This is to make sure we will always be able to calculate the variance </w:t>
      </w:r>
      <w:proofErr w:type="gramStart"/>
      <w:r w:rsidR="00E71475">
        <w:rPr>
          <w:rFonts w:hint="eastAsia"/>
          <w:lang w:eastAsia="zh-CN"/>
        </w:rPr>
        <w:t xml:space="preserve">of </w:t>
      </w:r>
      <w:proofErr w:type="gramEnd"/>
      <m:oMath>
        <m:r>
          <w:rPr>
            <w:rFonts w:ascii="Cambria Math" w:hAnsi="Cambria Math"/>
          </w:rPr>
          <m:t>∆</m:t>
        </m:r>
      </m:oMath>
      <w:r w:rsidR="00E71475">
        <w:rPr>
          <w:rFonts w:hint="eastAsia"/>
          <w:lang w:eastAsia="zh-CN"/>
        </w:rPr>
        <w:t>.</w:t>
      </w:r>
    </w:p>
    <w:p w:rsidR="006F0B1D" w:rsidRDefault="00F401A7" w:rsidP="006F0B1D">
      <w:pPr>
        <w:rPr>
          <w:lang w:eastAsia="zh-CN"/>
        </w:rPr>
      </w:pPr>
      <w:r>
        <w:t xml:space="preserve">Since </w:t>
      </w:r>
      <w:r w:rsidR="00485010">
        <w:t xml:space="preserve">in our example </w:t>
      </w:r>
      <w:r>
        <w:t xml:space="preserve">both U1 and U2 are in the range between 0 and 1, the difference </w:t>
      </w:r>
      <m:oMath>
        <m:r>
          <w:rPr>
            <w:rFonts w:ascii="Cambria Math" w:hAnsi="Cambria Math"/>
          </w:rPr>
          <m:t>∆</m:t>
        </m:r>
      </m:oMath>
      <w:r>
        <w:t xml:space="preserve"> need</w:t>
      </w:r>
      <w:proofErr w:type="spellStart"/>
      <w:r w:rsidR="00C86CD6">
        <w:rPr>
          <w:rFonts w:hint="eastAsia"/>
          <w:lang w:eastAsia="zh-CN"/>
        </w:rPr>
        <w:t>s</w:t>
      </w:r>
      <w:proofErr w:type="spellEnd"/>
      <w:r>
        <w:t xml:space="preserve"> to be bounded between 0 and 1 as well. We assume a beta distribution </w:t>
      </w:r>
      <w:proofErr w:type="gramStart"/>
      <w:r w:rsidR="00C86CD6">
        <w:rPr>
          <w:rFonts w:hint="eastAsia"/>
          <w:lang w:eastAsia="zh-CN"/>
        </w:rPr>
        <w:t>Beta(</w:t>
      </w:r>
      <w:proofErr w:type="spellStart"/>
      <w:proofErr w:type="gramEnd"/>
      <w:r w:rsidR="00C86CD6">
        <w:rPr>
          <w:rFonts w:hint="eastAsia"/>
          <w:lang w:eastAsia="zh-CN"/>
        </w:rPr>
        <w:t>a,b</w:t>
      </w:r>
      <w:proofErr w:type="spellEnd"/>
      <w:r w:rsidR="00C86CD6">
        <w:rPr>
          <w:rFonts w:hint="eastAsia"/>
          <w:lang w:eastAsia="zh-CN"/>
        </w:rPr>
        <w:t xml:space="preserve">) </w:t>
      </w:r>
      <w:r>
        <w:t xml:space="preserve">for </w:t>
      </w:r>
      <m:oMath>
        <m:r>
          <w:rPr>
            <w:rFonts w:ascii="Cambria Math" w:hAnsi="Cambria Math"/>
          </w:rPr>
          <m:t>∆</m:t>
        </m:r>
      </m:oMath>
      <w:r>
        <w:rPr>
          <w:rFonts w:hint="eastAsia"/>
          <w:lang w:eastAsia="zh-CN"/>
        </w:rPr>
        <w:t xml:space="preserve"> so that this condition is met. </w:t>
      </w:r>
      <w:r w:rsidR="00C86CD6">
        <w:rPr>
          <w:rFonts w:hint="eastAsia"/>
          <w:lang w:eastAsia="zh-CN"/>
        </w:rPr>
        <w:t xml:space="preserve">We calculate the two beta parameters </w:t>
      </w:r>
      <w:proofErr w:type="gramStart"/>
      <w:r w:rsidR="00C86CD6">
        <w:rPr>
          <w:rFonts w:hint="eastAsia"/>
          <w:lang w:eastAsia="zh-CN"/>
        </w:rPr>
        <w:t>a and</w:t>
      </w:r>
      <w:proofErr w:type="gramEnd"/>
      <w:r w:rsidR="00C86CD6">
        <w:rPr>
          <w:rFonts w:hint="eastAsia"/>
          <w:lang w:eastAsia="zh-CN"/>
        </w:rPr>
        <w:t xml:space="preserve"> b using the mean and variance of U1 and U2</w:t>
      </w:r>
      <w:r w:rsidR="00E71475">
        <w:rPr>
          <w:rFonts w:hint="eastAsia"/>
          <w:lang w:eastAsia="zh-CN"/>
        </w:rPr>
        <w:t xml:space="preserve">. In PSA, we </w:t>
      </w:r>
      <w:r w:rsidR="00E71475">
        <w:rPr>
          <w:lang w:eastAsia="zh-CN"/>
        </w:rPr>
        <w:t>firstly</w:t>
      </w:r>
      <w:r w:rsidR="00E71475">
        <w:rPr>
          <w:rFonts w:hint="eastAsia"/>
          <w:lang w:eastAsia="zh-CN"/>
        </w:rPr>
        <w:t xml:space="preserve"> draw </w:t>
      </w:r>
      <m:oMath>
        <m:r>
          <w:rPr>
            <w:rFonts w:ascii="Cambria Math" w:hAnsi="Cambria Math"/>
          </w:rPr>
          <m:t>∆</m:t>
        </m:r>
      </m:oMath>
      <w:r w:rsidR="00E71475">
        <w:rPr>
          <w:rFonts w:hint="eastAsia"/>
          <w:lang w:eastAsia="zh-CN"/>
        </w:rPr>
        <w:t xml:space="preserve"> from </w:t>
      </w:r>
      <w:proofErr w:type="gramStart"/>
      <w:r w:rsidR="00E71475">
        <w:rPr>
          <w:rFonts w:hint="eastAsia"/>
          <w:lang w:eastAsia="zh-CN"/>
        </w:rPr>
        <w:t>Beta(</w:t>
      </w:r>
      <w:proofErr w:type="gramEnd"/>
      <w:r w:rsidR="00E71475">
        <w:rPr>
          <w:rFonts w:hint="eastAsia"/>
          <w:lang w:eastAsia="zh-CN"/>
        </w:rPr>
        <w:t xml:space="preserve">a,b), then draw either U1 or U2 from its normal distribution depending on the model used. Finally, </w:t>
      </w:r>
      <w:r w:rsidR="00775489">
        <w:rPr>
          <w:lang w:eastAsia="zh-CN"/>
        </w:rPr>
        <w:t xml:space="preserve">we </w:t>
      </w:r>
      <w:r w:rsidR="00E71475">
        <w:rPr>
          <w:rFonts w:hint="eastAsia"/>
          <w:lang w:eastAsia="zh-CN"/>
        </w:rPr>
        <w:t>calculate samples of U2 using U2=U1-</w:t>
      </w:r>
      <m:oMath>
        <m:r>
          <w:rPr>
            <w:rFonts w:ascii="Cambria Math" w:hAnsi="Cambria Math"/>
          </w:rPr>
          <m:t>∆</m:t>
        </m:r>
      </m:oMath>
      <w:r w:rsidR="00E71475">
        <w:rPr>
          <w:rFonts w:hint="eastAsia"/>
          <w:lang w:eastAsia="zh-CN"/>
        </w:rPr>
        <w:t xml:space="preserve"> if </w:t>
      </w:r>
      <w:r w:rsidR="00775489">
        <w:rPr>
          <w:lang w:eastAsia="zh-CN"/>
        </w:rPr>
        <w:t xml:space="preserve">the </w:t>
      </w:r>
      <w:r w:rsidR="00E71475">
        <w:rPr>
          <w:rFonts w:hint="eastAsia"/>
          <w:lang w:eastAsia="zh-CN"/>
        </w:rPr>
        <w:t xml:space="preserve">samples of </w:t>
      </w:r>
      <m:oMath>
        <m:r>
          <w:rPr>
            <w:rFonts w:ascii="Cambria Math" w:hAnsi="Cambria Math"/>
          </w:rPr>
          <m:t>∆</m:t>
        </m:r>
      </m:oMath>
      <w:r w:rsidR="00E71475">
        <w:rPr>
          <w:rFonts w:hint="eastAsia"/>
          <w:lang w:eastAsia="zh-CN"/>
        </w:rPr>
        <w:t xml:space="preserve"> and U1 have been drawn, or calculate samples of U1 using U1=U2+</w:t>
      </w:r>
      <m:oMath>
        <m:r>
          <w:rPr>
            <w:rFonts w:ascii="Cambria Math" w:hAnsi="Cambria Math"/>
          </w:rPr>
          <m:t>∆</m:t>
        </m:r>
      </m:oMath>
      <w:r w:rsidR="00E71475">
        <w:rPr>
          <w:rFonts w:hint="eastAsia"/>
          <w:lang w:eastAsia="zh-CN"/>
        </w:rPr>
        <w:t xml:space="preserve"> if samples of </w:t>
      </w:r>
      <m:oMath>
        <m:r>
          <w:rPr>
            <w:rFonts w:ascii="Cambria Math" w:hAnsi="Cambria Math"/>
          </w:rPr>
          <m:t>∆</m:t>
        </m:r>
      </m:oMath>
      <w:r w:rsidR="00E71475">
        <w:rPr>
          <w:rFonts w:hint="eastAsia"/>
          <w:lang w:eastAsia="zh-CN"/>
        </w:rPr>
        <w:t xml:space="preserve"> and U2 have been drawn.</w:t>
      </w:r>
    </w:p>
    <w:p w:rsidR="00775489" w:rsidRDefault="00C86CD6" w:rsidP="006F0B1D">
      <w:pPr>
        <w:rPr>
          <w:rFonts w:cstheme="minorHAnsi"/>
        </w:rPr>
      </w:pPr>
      <w:r>
        <w:t>If variance of U2</w:t>
      </w:r>
      <w:r w:rsidR="00775489">
        <w:t xml:space="preserve"> is greater than the </w:t>
      </w:r>
      <w:r>
        <w:t xml:space="preserve">variance of U1, then </w:t>
      </w:r>
      <w:r w:rsidR="00775489">
        <w:t xml:space="preserve">let </w:t>
      </w:r>
      <w:r>
        <w:t>U2</w:t>
      </w:r>
      <w:r w:rsidR="00775489">
        <w:t xml:space="preserve"> = </w:t>
      </w:r>
      <w:r>
        <w:t>U1-</w:t>
      </w:r>
      <w:r>
        <w:rPr>
          <w:rFonts w:cstheme="minorHAnsi"/>
        </w:rPr>
        <w:t xml:space="preserve"> Δ. Let the mean of Δ be </w:t>
      </w:r>
      <m:oMath>
        <m:r>
          <w:rPr>
            <w:rFonts w:ascii="Cambria Math" w:hAnsi="Cambria Math" w:cstheme="minorHAnsi"/>
          </w:rPr>
          <m:t xml:space="preserve"> μ </m:t>
        </m:r>
      </m:oMath>
      <w:r>
        <w:rPr>
          <w:rFonts w:cstheme="minorHAnsi"/>
        </w:rPr>
        <w:t>and variance of Δ</w:t>
      </w:r>
      <w:r>
        <w:rPr>
          <w:rFonts w:cstheme="minorHAnsi"/>
          <w:b/>
        </w:rPr>
        <w:t xml:space="preserve"> </w:t>
      </w:r>
      <w:proofErr w:type="gramStart"/>
      <w:r>
        <w:rPr>
          <w:rFonts w:cstheme="minorHAnsi"/>
        </w:rPr>
        <w:t xml:space="preserve">be </w:t>
      </w:r>
      <w:proofErr w:type="gramEnd"/>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Pr>
          <w:rFonts w:cstheme="minorHAnsi"/>
        </w:rPr>
        <w:t xml:space="preserve">, then </w:t>
      </w:r>
      <m:oMath>
        <m:r>
          <w:rPr>
            <w:rFonts w:ascii="Cambria Math" w:hAnsi="Cambria Math" w:cstheme="minorHAnsi"/>
          </w:rPr>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Para>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1)</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 xml:space="preserve">                                                      (2)</m:t>
          </m:r>
          <m:r>
            <m:rPr>
              <m:sty m:val="p"/>
            </m:rPr>
            <w:rPr>
              <w:rFonts w:ascii="Cambria Math" w:hAnsi="Cambria Math" w:cstheme="minorHAnsi"/>
            </w:rPr>
            <w:br/>
          </m:r>
        </m:oMath>
      </m:oMathPara>
    </w:p>
    <w:p w:rsidR="00C86CD6" w:rsidRDefault="00C86CD6" w:rsidP="006F0B1D">
      <w:pPr>
        <w:rPr>
          <w:rFonts w:cstheme="minorHAnsi"/>
        </w:rPr>
      </w:pPr>
      <w:r>
        <w:rPr>
          <w:rFonts w:cstheme="minorHAnsi"/>
        </w:rPr>
        <w:t>The covariance between U1 and U2 is</w:t>
      </w:r>
    </w:p>
    <w:p w:rsidR="00C86CD6" w:rsidRDefault="00C86CD6" w:rsidP="00C86CD6">
      <w:pPr>
        <w:keepNext/>
        <w:jc w:val="center"/>
        <w:rPr>
          <w:rFonts w:cstheme="minorHAnsi"/>
          <w:lang w:eastAsia="zh-CN"/>
        </w:rPr>
      </w:pPr>
      <m:oMath>
        <m:r>
          <w:rPr>
            <w:rFonts w:ascii="Cambria Math" w:hAnsi="Cambria Math" w:cstheme="minorHAnsi"/>
          </w:rPr>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1)</m:t>
        </m:r>
      </m:oMath>
      <w:r>
        <w:rPr>
          <w:rFonts w:cstheme="minorHAnsi"/>
        </w:rPr>
        <w:t>.</w:t>
      </w:r>
    </w:p>
    <w:p w:rsidR="00C86CD6" w:rsidRDefault="00C86CD6" w:rsidP="00C86CD6">
      <w:pPr>
        <w:keepNext/>
        <w:rPr>
          <w:rFonts w:cstheme="minorHAnsi"/>
        </w:rPr>
      </w:pPr>
      <w:r>
        <w:t xml:space="preserve">If </w:t>
      </w:r>
      <w:r w:rsidR="00C44D3B">
        <w:t>the variance of U1 is greater than the</w:t>
      </w:r>
      <w:r>
        <w:t xml:space="preserve"> variance of U2, then let U1=U2+</w:t>
      </w:r>
      <w:r>
        <w:rPr>
          <w:rFonts w:cstheme="minorHAnsi"/>
        </w:rPr>
        <w:t xml:space="preserve"> Δ. </w:t>
      </w:r>
      <w:r w:rsidR="008E1115">
        <w:rPr>
          <w:rFonts w:cstheme="minorHAnsi" w:hint="eastAsia"/>
          <w:lang w:eastAsia="zh-CN"/>
        </w:rPr>
        <w:t>L</w:t>
      </w:r>
      <w:r>
        <w:rPr>
          <w:rFonts w:cstheme="minorHAnsi"/>
        </w:rPr>
        <w:t xml:space="preserve">et the mean of Δ be </w:t>
      </w:r>
      <m:oMath>
        <m:r>
          <w:rPr>
            <w:rFonts w:ascii="Cambria Math" w:hAnsi="Cambria Math" w:cstheme="minorHAnsi"/>
          </w:rPr>
          <m:t xml:space="preserve"> μ </m:t>
        </m:r>
      </m:oMath>
      <w:r>
        <w:rPr>
          <w:rFonts w:cstheme="minorHAnsi"/>
        </w:rPr>
        <w:t>and variance of Δ</w:t>
      </w:r>
      <w:r>
        <w:rPr>
          <w:rFonts w:cstheme="minorHAnsi"/>
          <w:b/>
        </w:rPr>
        <w:t xml:space="preserve"> </w:t>
      </w:r>
      <w:proofErr w:type="gramStart"/>
      <w:r>
        <w:rPr>
          <w:rFonts w:cstheme="minorHAnsi"/>
        </w:rPr>
        <w:t xml:space="preserve">be </w:t>
      </w:r>
      <w:proofErr w:type="gramEnd"/>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sidR="008E1115">
        <w:rPr>
          <w:rFonts w:cstheme="minorHAnsi" w:hint="eastAsia"/>
          <w:lang w:eastAsia="zh-CN"/>
        </w:rPr>
        <w:t>,</w:t>
      </w:r>
      <w:r>
        <w:rPr>
          <w:rFonts w:cstheme="minorHAnsi"/>
        </w:rPr>
        <w:t xml:space="preserve"> then </w:t>
      </w:r>
    </w:p>
    <w:p w:rsidR="00C86CD6" w:rsidRDefault="009D2079" w:rsidP="00C86CD6">
      <w:pPr>
        <w:keepNext/>
        <w:rPr>
          <w:rFonts w:cstheme="minorHAnsi"/>
        </w:rPr>
      </w:pPr>
      <m:oMathPara>
        <m:oMath>
          <m:r>
            <w:rPr>
              <w:rFonts w:ascii="Cambria Math" w:hAnsi="Cambria Math" w:cstheme="minorHAnsi"/>
            </w:rPr>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3)</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cstheme="minorHAnsi"/>
            </w:rPr>
            <m:t xml:space="preserve">                                               (4)</m:t>
          </m:r>
          <m:r>
            <m:rPr>
              <m:sty m:val="p"/>
            </m:rPr>
            <w:rPr>
              <w:rFonts w:cstheme="minorHAnsi"/>
            </w:rPr>
            <w:br/>
          </m:r>
        </m:oMath>
      </m:oMathPara>
      <w:r w:rsidR="00C86CD6">
        <w:rPr>
          <w:rFonts w:cstheme="minorHAnsi"/>
        </w:rPr>
        <w:t>The covariance between U1 and U2 is</w:t>
      </w:r>
    </w:p>
    <w:p w:rsidR="00C86CD6" w:rsidRPr="00D273DF" w:rsidRDefault="00C86CD6" w:rsidP="00C86CD6">
      <w:pPr>
        <w:keepNext/>
        <w:jc w:val="center"/>
        <w:rPr>
          <w:rFonts w:cstheme="minorHAnsi"/>
        </w:rPr>
      </w:pPr>
      <m:oMath>
        <m:r>
          <w:rPr>
            <w:rFonts w:ascii="Cambria Math" w:hAnsi="Cambria Math" w:cstheme="minorHAnsi"/>
          </w:rPr>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2)</m:t>
        </m:r>
      </m:oMath>
      <w:r>
        <w:rPr>
          <w:rFonts w:cstheme="minorHAnsi"/>
        </w:rPr>
        <w:t>.</w:t>
      </w:r>
    </w:p>
    <w:p w:rsidR="008E1115" w:rsidRDefault="008E1115" w:rsidP="008E1115">
      <w:pPr>
        <w:keepNext/>
        <w:rPr>
          <w:rFonts w:cstheme="minorHAnsi"/>
          <w:lang w:eastAsia="zh-CN"/>
        </w:rPr>
      </w:pPr>
      <w:r>
        <w:rPr>
          <w:rFonts w:cstheme="minorHAnsi" w:hint="eastAsia"/>
          <w:lang w:eastAsia="zh-CN"/>
        </w:rPr>
        <w:t xml:space="preserve">From equation (1) and (2) if model </w:t>
      </w:r>
      <w:r>
        <w:t>U2=U1-</w:t>
      </w:r>
      <w:r>
        <w:rPr>
          <w:rFonts w:cstheme="minorHAnsi"/>
        </w:rPr>
        <w:t xml:space="preserve"> Δ</w:t>
      </w:r>
      <w:r>
        <w:rPr>
          <w:rFonts w:cstheme="minorHAnsi" w:hint="eastAsia"/>
          <w:lang w:eastAsia="zh-CN"/>
        </w:rPr>
        <w:t xml:space="preserve"> is used, or from equation (3) and (4) if model </w:t>
      </w:r>
      <w:r>
        <w:t>U1=U2+</w:t>
      </w:r>
      <w:r>
        <w:rPr>
          <w:rFonts w:cstheme="minorHAnsi"/>
        </w:rPr>
        <w:t xml:space="preserve"> Δ</w:t>
      </w:r>
      <w:r>
        <w:rPr>
          <w:rFonts w:cstheme="minorHAnsi" w:hint="eastAsia"/>
          <w:lang w:eastAsia="zh-CN"/>
        </w:rPr>
        <w:t xml:space="preserve"> is used, the beta parameter a and b can be expressed as </w:t>
      </w:r>
    </w:p>
    <w:p w:rsidR="008E1115" w:rsidRPr="008E1115" w:rsidRDefault="008E1115" w:rsidP="008E1115">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69383B" w:rsidRDefault="00A34793" w:rsidP="00D758FB">
      <w:pPr>
        <w:rPr>
          <w:rFonts w:cstheme="minorHAnsi"/>
        </w:rPr>
      </w:pPr>
      <w:r w:rsidRPr="00652EB0">
        <w:rPr>
          <w:rFonts w:cstheme="minorHAnsi"/>
        </w:rPr>
        <w:t xml:space="preserve">The R code used to </w:t>
      </w:r>
      <w:r w:rsidR="009D2079">
        <w:rPr>
          <w:rFonts w:cstheme="minorHAnsi"/>
          <w:lang w:eastAsia="zh-CN"/>
        </w:rPr>
        <w:t>implement</w:t>
      </w:r>
      <w:r w:rsidR="009D2079">
        <w:rPr>
          <w:rFonts w:cstheme="minorHAnsi" w:hint="eastAsia"/>
          <w:lang w:eastAsia="zh-CN"/>
        </w:rPr>
        <w:t xml:space="preserve"> this method</w:t>
      </w:r>
      <w:r w:rsidRPr="00652EB0">
        <w:rPr>
          <w:rFonts w:cstheme="minorHAnsi"/>
        </w:rPr>
        <w:t xml:space="preserve"> is </w:t>
      </w:r>
      <w:r w:rsidR="00D758FB" w:rsidRPr="00652EB0">
        <w:rPr>
          <w:rFonts w:cstheme="minorHAnsi"/>
        </w:rPr>
        <w:t>presented in the appendix.</w:t>
      </w:r>
      <w:r w:rsidR="00D758FB">
        <w:rPr>
          <w:rFonts w:cstheme="minorHAnsi"/>
        </w:rPr>
        <w:t xml:space="preserve"> </w:t>
      </w:r>
    </w:p>
    <w:p w:rsidR="00E23BD9" w:rsidRDefault="00D36589" w:rsidP="00E23BD9">
      <w:pPr>
        <w:pStyle w:val="Heading3"/>
      </w:pPr>
      <w:r>
        <w:lastRenderedPageBreak/>
        <w:t>Methods where monotonicity cannot be violated</w:t>
      </w:r>
    </w:p>
    <w:p w:rsidR="00D36589" w:rsidRPr="00E2131D" w:rsidRDefault="00D36589" w:rsidP="00D36589">
      <w:r>
        <w:t>For some of the methods, it is analytically impossible for monotonicity to be violated</w:t>
      </w:r>
      <w:r w:rsidR="00E31B3F">
        <w:t xml:space="preserve">. </w:t>
      </w:r>
      <w:r>
        <w:t xml:space="preserve">These methods are </w:t>
      </w:r>
      <w:r w:rsidR="00EF2C9A">
        <w:t>three</w:t>
      </w:r>
      <w:r>
        <w:t xml:space="preserve">, </w:t>
      </w:r>
      <w:r w:rsidR="00EF2C9A">
        <w:t>four</w:t>
      </w:r>
      <w:r>
        <w:t xml:space="preserve">, </w:t>
      </w:r>
      <w:r w:rsidR="00EF2C9A">
        <w:t>five</w:t>
      </w:r>
      <w:r>
        <w:t xml:space="preserve">, </w:t>
      </w:r>
      <w:r w:rsidR="00EF2C9A">
        <w:t>six</w:t>
      </w:r>
      <w:r>
        <w:t xml:space="preserve"> and </w:t>
      </w:r>
      <w:r w:rsidR="00EF2C9A">
        <w:t>ten</w:t>
      </w:r>
      <w:r>
        <w:t xml:space="preserve">. For methods </w:t>
      </w:r>
      <w:r w:rsidR="00EF2C9A">
        <w:t>seven</w:t>
      </w:r>
      <w:r>
        <w:t xml:space="preserve">, </w:t>
      </w:r>
      <w:r w:rsidR="00EF2C9A">
        <w:t>eight</w:t>
      </w:r>
      <w:r>
        <w:t xml:space="preserve"> and </w:t>
      </w:r>
      <w:r w:rsidR="00EF2C9A">
        <w:t>nine</w:t>
      </w:r>
      <w:r>
        <w:t xml:space="preserve">, which use algorithms to select </w:t>
      </w:r>
      <w:proofErr w:type="spellStart"/>
      <w:r>
        <w:t>covariances</w:t>
      </w:r>
      <w:proofErr w:type="spellEnd"/>
      <w:r>
        <w:t xml:space="preserve"> between parameters, it is possible that for some runs </w:t>
      </w:r>
      <w:r w:rsidR="00366FEC">
        <w:t>monotonicity may be violated</w:t>
      </w:r>
      <w:r>
        <w:t xml:space="preserve">. Where violation of monotonicity is possible, modellers should be able to specify what level of monotonicity violation is tolerable. For example, monotonicity violation may be acceptable, so long as it occurs with a frequency of less than 1/10,000. For brevity, methods </w:t>
      </w:r>
      <w:r w:rsidR="00EF2C9A">
        <w:t>three</w:t>
      </w:r>
      <w:r>
        <w:t>,</w:t>
      </w:r>
      <w:r w:rsidR="00EF2C9A">
        <w:t xml:space="preserve"> four</w:t>
      </w:r>
      <w:r>
        <w:t xml:space="preserve">, </w:t>
      </w:r>
      <w:r w:rsidR="00EF2C9A">
        <w:t>five</w:t>
      </w:r>
      <w:r>
        <w:t xml:space="preserve">, </w:t>
      </w:r>
      <w:r w:rsidR="00EF2C9A">
        <w:t>six</w:t>
      </w:r>
      <w:r>
        <w:t xml:space="preserve">, and </w:t>
      </w:r>
      <w:r w:rsidR="00EF2C9A">
        <w:t xml:space="preserve">ten </w:t>
      </w:r>
      <w:r>
        <w:t xml:space="preserve">will be described as satisfying ‘strict monotonicity’; whereas methods </w:t>
      </w:r>
      <w:r w:rsidR="00EF2C9A">
        <w:t>seven</w:t>
      </w:r>
      <w:r>
        <w:t xml:space="preserve">, </w:t>
      </w:r>
      <w:r w:rsidR="00EF2C9A">
        <w:t>eight</w:t>
      </w:r>
      <w:r>
        <w:t xml:space="preserve"> and </w:t>
      </w:r>
      <w:r w:rsidR="00EF2C9A">
        <w:t>nine</w:t>
      </w:r>
      <w:r>
        <w:t xml:space="preserve"> will be described as satisfying ‘relaxed monotonicity’.</w:t>
      </w:r>
    </w:p>
    <w:p w:rsidR="0030364B" w:rsidRDefault="009A4F6E" w:rsidP="0030364B">
      <w:pPr>
        <w:pStyle w:val="Heading3"/>
      </w:pPr>
      <w:r>
        <w:t xml:space="preserve">Comparing between methods </w:t>
      </w:r>
    </w:p>
    <w:p w:rsidR="00E23BD9" w:rsidRDefault="00E23BD9" w:rsidP="009A4F6E">
      <w:r>
        <w:t xml:space="preserve">We use two visual approaches to compare the ten methods with each other, and with the bootstrapped estimates based on the IPD. In all cases, the closer the output from a method is to the bootstrapped estimates, the better it is at accurately representing the relationship between U1 and U2 given only summary data. </w:t>
      </w:r>
    </w:p>
    <w:p w:rsidR="009A4F6E" w:rsidRDefault="00E23BD9" w:rsidP="00E23BD9">
      <w:r>
        <w:t xml:space="preserve">Firstly, we produce </w:t>
      </w:r>
      <w:r w:rsidR="009A4F6E">
        <w:t xml:space="preserve">scatterplots </w:t>
      </w:r>
      <w:r>
        <w:t xml:space="preserve">of 1,000 joint estimates of U1 and U2 for each of the </w:t>
      </w:r>
      <w:r w:rsidR="009A4F6E">
        <w:t>ten methods</w:t>
      </w:r>
      <w:r>
        <w:t xml:space="preserve">. These are drawn on the same scale </w:t>
      </w:r>
      <w:r w:rsidR="009A4F6E">
        <w:t xml:space="preserve">as the scatterplot shown in </w:t>
      </w:r>
      <w:r w:rsidR="009E2AE4">
        <w:fldChar w:fldCharType="begin"/>
      </w:r>
      <w:r w:rsidR="009A4F6E">
        <w:instrText xml:space="preserve"> REF _Ref338767895 \h </w:instrText>
      </w:r>
      <w:r w:rsidR="009E2AE4">
        <w:fldChar w:fldCharType="separate"/>
      </w:r>
      <w:r w:rsidR="009A4F6E">
        <w:t xml:space="preserve">Figure </w:t>
      </w:r>
      <w:r w:rsidR="009A4F6E">
        <w:rPr>
          <w:noProof/>
        </w:rPr>
        <w:t>2</w:t>
      </w:r>
      <w:r w:rsidR="009E2AE4">
        <w:fldChar w:fldCharType="end"/>
      </w:r>
      <w:r>
        <w:t xml:space="preserve">, and so the joint patterns of scatter produced by each method can easily be compared with </w:t>
      </w:r>
      <w:r w:rsidR="009E2AE4">
        <w:fldChar w:fldCharType="begin"/>
      </w:r>
      <w:r>
        <w:instrText xml:space="preserve"> REF _Ref338767895 \h </w:instrText>
      </w:r>
      <w:r w:rsidR="009E2AE4">
        <w:fldChar w:fldCharType="separate"/>
      </w:r>
      <w:r>
        <w:t xml:space="preserve">Figure </w:t>
      </w:r>
      <w:r>
        <w:rPr>
          <w:noProof/>
        </w:rPr>
        <w:t>2</w:t>
      </w:r>
      <w:r w:rsidR="009E2AE4">
        <w:fldChar w:fldCharType="end"/>
      </w:r>
      <w:r w:rsidR="009A4F6E">
        <w:t xml:space="preserve">. </w:t>
      </w:r>
    </w:p>
    <w:p w:rsidR="00E23BD9" w:rsidRDefault="00E23BD9" w:rsidP="00E2131D">
      <w:r>
        <w:t xml:space="preserve">Secondly, we use violin plots to compare the distribution of the quantities U1, U2, and U1 - U2 for each of the ten methods with the bootstrapped estimates. </w:t>
      </w:r>
      <w:r w:rsidR="00E31B3F">
        <w:t>V</w:t>
      </w:r>
      <w:r w:rsidR="004B2A9B">
        <w:t xml:space="preserve">iolin plots are similar to box plots but also present kernel density estimates of distributions of the type presented in </w:t>
      </w:r>
      <w:r w:rsidR="009E2AE4">
        <w:fldChar w:fldCharType="begin"/>
      </w:r>
      <w:r w:rsidR="004B2A9B">
        <w:instrText xml:space="preserve"> REF _Ref340230165 \h </w:instrText>
      </w:r>
      <w:r w:rsidR="009E2AE4">
        <w:fldChar w:fldCharType="separate"/>
      </w:r>
      <w:r w:rsidR="004B2A9B">
        <w:t xml:space="preserve">Figure </w:t>
      </w:r>
      <w:r w:rsidR="004B2A9B">
        <w:rPr>
          <w:noProof/>
        </w:rPr>
        <w:t>3</w:t>
      </w:r>
      <w:r w:rsidR="009E2AE4">
        <w:fldChar w:fldCharType="end"/>
      </w:r>
      <w:r w:rsidR="004B2A9B">
        <w:t>.</w:t>
      </w:r>
      <w:r w:rsidR="00366FEC">
        <w:t xml:space="preserve"> </w:t>
      </w:r>
      <w:r w:rsidR="009E2AE4">
        <w:fldChar w:fldCharType="begin" w:fldLock="1"/>
      </w:r>
      <w:r w:rsidR="0038052F">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dropping-particle" : "", "family" : "Hintze", "given" : "J. L.", "non-dropping-particle" : "", "parse-names" : false, "suffix" : "" }, { "dropping-particle" : "", "family" : "Nelson", "given" : "R. D.", "non-dropping-particle" : "", "parse-names" : false, "suffix" : ""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4)" }, "properties" : { "noteIndex" : 0 }, "schema" : "https://github.com/citation-style-language/schema/raw/master/csl-citation.json" }</w:instrText>
      </w:r>
      <w:r w:rsidR="009E2AE4">
        <w:fldChar w:fldCharType="separate"/>
      </w:r>
      <w:r w:rsidR="000E7974" w:rsidRPr="000E7974">
        <w:rPr>
          <w:noProof/>
        </w:rPr>
        <w:t>(4)</w:t>
      </w:r>
      <w:r w:rsidR="009E2AE4">
        <w:fldChar w:fldCharType="end"/>
      </w:r>
      <w:r w:rsidR="004B2A9B">
        <w:t xml:space="preserve">  </w:t>
      </w:r>
      <w:r>
        <w:t>An appropriate method for representing the monotonic relationship given only the summary data should produce distributions for these quantities which look similar to the bootstrapped values for each of these three quantities</w:t>
      </w:r>
      <w:r w:rsidR="00C44D3B">
        <w:t xml:space="preserve"> U1, U2, and U1 - U2</w:t>
      </w:r>
      <w:r>
        <w:t xml:space="preserve">. </w:t>
      </w:r>
    </w:p>
    <w:p w:rsidR="00430AB7" w:rsidRDefault="009A4F6E" w:rsidP="00430AB7">
      <w:pPr>
        <w:pStyle w:val="Heading2"/>
      </w:pPr>
      <w:r>
        <w:t>Results</w:t>
      </w:r>
    </w:p>
    <w:p w:rsidR="0064679C" w:rsidRDefault="00C52573" w:rsidP="0064679C">
      <w:pPr>
        <w:pStyle w:val="Heading3"/>
      </w:pPr>
      <w:r>
        <w:t xml:space="preserve">Parameterisation of methods </w:t>
      </w:r>
      <w:r w:rsidR="00EF2C9A">
        <w:t>seven, eight, and nine</w:t>
      </w:r>
    </w:p>
    <w:p w:rsidR="00E36AFD" w:rsidRDefault="00EA7B68" w:rsidP="00DA744F">
      <w:pPr>
        <w:rPr>
          <w:noProof/>
        </w:rPr>
      </w:pPr>
      <w:r>
        <w:rPr>
          <w:noProof/>
        </w:rPr>
        <w:t xml:space="preserve">The average of the individual variances of the means (AIVM) is 0.000552, but the product of the two sample standard deviations is 0.000550. As the product of the two standard deviations defines the covariance at which the correlation is 1, and the correlation cannot be greater than 1, method seven becomes equivalent to assuming perfect correlation between U1 and U2. In method eight, in which the AIVM defines the lower bound of the range of covariance values which may be considered, a covariance of 0.000504 was identified, implying a correlation of 0.92. For method nine, in which the AIVM </w:t>
      </w:r>
      <w:r w:rsidR="00DA744F">
        <w:rPr>
          <w:noProof/>
        </w:rPr>
        <w:t xml:space="preserve">defines the upper bound of the range of covariances to search through (except where AIVM is greater than the product of the standard deviations), a covariance of 0.000360 was identified, implying a correlation of 0.65. </w:t>
      </w:r>
      <w:r>
        <w:rPr>
          <w:noProof/>
        </w:rPr>
        <w:t xml:space="preserve"> </w:t>
      </w:r>
    </w:p>
    <w:p w:rsidR="006F0B1D" w:rsidRDefault="006F0B1D" w:rsidP="006F0B1D">
      <w:pPr>
        <w:pStyle w:val="Heading3"/>
      </w:pPr>
      <w:r>
        <w:t>Parameterisation of method ten</w:t>
      </w:r>
    </w:p>
    <w:p w:rsidR="00B73EB8" w:rsidRDefault="003C2637" w:rsidP="006F0B1D">
      <w:r>
        <w:t>Given the summary statistics of U1 and U2 in Table 2, the beta parameter</w:t>
      </w:r>
      <w:r w:rsidR="00E31B3F">
        <w:t>s are</w:t>
      </w:r>
      <w:r>
        <w:t xml:space="preserve"> a=33.0224 and b=536.330.</w:t>
      </w:r>
      <w:r w:rsidR="00B73EB8">
        <w:t xml:space="preserve"> </w:t>
      </w:r>
      <w:r w:rsidR="009E2AE4">
        <w:fldChar w:fldCharType="begin"/>
      </w:r>
      <w:r w:rsidR="00DC700E">
        <w:instrText xml:space="preserve"> REF _Ref340230165 \h </w:instrText>
      </w:r>
      <w:r w:rsidR="009E2AE4">
        <w:fldChar w:fldCharType="separate"/>
      </w:r>
      <w:r w:rsidR="00DC700E">
        <w:t xml:space="preserve">Figure </w:t>
      </w:r>
      <w:r w:rsidR="00DC700E">
        <w:rPr>
          <w:noProof/>
        </w:rPr>
        <w:t>3</w:t>
      </w:r>
      <w:r w:rsidR="009E2AE4">
        <w:fldChar w:fldCharType="end"/>
      </w:r>
      <w:r w:rsidR="00B73EB8">
        <w:t xml:space="preserve"> below shows the distribution of 1000 draws from U</w:t>
      </w:r>
      <w:r>
        <w:t>2 using U2=U1+</w:t>
      </w:r>
      <w:r w:rsidRPr="003C2637">
        <w:rPr>
          <w:rFonts w:cstheme="minorHAnsi"/>
        </w:rPr>
        <w:t xml:space="preserve"> </w:t>
      </w:r>
      <w:r>
        <w:rPr>
          <w:rFonts w:cstheme="minorHAnsi"/>
        </w:rPr>
        <w:t>Δ</w:t>
      </w:r>
      <w:r w:rsidR="00B73EB8">
        <w:t xml:space="preserve"> alongside 1000 draws of U1 and U2. We see that the distribution of U</w:t>
      </w:r>
      <w:r>
        <w:t>2</w:t>
      </w:r>
      <w:r w:rsidR="00B73EB8">
        <w:t xml:space="preserve"> closely matches that of U</w:t>
      </w:r>
      <w:r>
        <w:t>2 from the data</w:t>
      </w:r>
      <w:r w:rsidR="00B73EB8">
        <w:t xml:space="preserve">. </w:t>
      </w:r>
      <w:r>
        <w:t xml:space="preserve">The variations </w:t>
      </w:r>
      <w:r w:rsidR="00DA744F">
        <w:t xml:space="preserve">are </w:t>
      </w:r>
      <w:r>
        <w:t>due to sampling errors.</w:t>
      </w:r>
    </w:p>
    <w:p w:rsidR="00B73EB8" w:rsidRDefault="00DA744F" w:rsidP="00B73EB8">
      <w:pPr>
        <w:keepNext/>
      </w:pPr>
      <w:r>
        <w:rPr>
          <w:noProof/>
        </w:rPr>
        <w:lastRenderedPageBreak/>
        <w:drawing>
          <wp:inline distT="0" distB="0" distL="0" distR="0" wp14:anchorId="22BA16BE" wp14:editId="58073609">
            <wp:extent cx="4762500" cy="4762500"/>
            <wp:effectExtent l="0" t="0" r="0" b="0"/>
            <wp:docPr id="2" name="Picture 2" descr="X:\Monotonicity\Code\R\Dens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DensCompar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C9346B" w:rsidRDefault="00B73EB8" w:rsidP="00B73EB8">
      <w:pPr>
        <w:pStyle w:val="Caption"/>
      </w:pPr>
      <w:bookmarkStart w:id="5" w:name="_Ref340230165"/>
      <w:r>
        <w:t xml:space="preserve">Figure </w:t>
      </w:r>
      <w:fldSimple w:instr=" SEQ Figure \* ARABIC ">
        <w:r w:rsidR="001463F3">
          <w:rPr>
            <w:noProof/>
          </w:rPr>
          <w:t>3</w:t>
        </w:r>
      </w:fldSimple>
      <w:bookmarkEnd w:id="5"/>
      <w:r>
        <w:t xml:space="preserve"> Comparison of the distribution of estimates of U2, U1, and U1* produced using Method 10</w:t>
      </w:r>
    </w:p>
    <w:p w:rsidR="00DC700E" w:rsidRDefault="00DC700E" w:rsidP="00DC700E"/>
    <w:p w:rsidR="00C52573" w:rsidRDefault="00072341" w:rsidP="00C52573">
      <w:pPr>
        <w:pStyle w:val="Heading3"/>
      </w:pPr>
      <w:r>
        <w:t>Scatterplots</w:t>
      </w:r>
    </w:p>
    <w:p w:rsidR="00072341" w:rsidRDefault="00DA744F" w:rsidP="00072341">
      <w:r>
        <w:t xml:space="preserve">In </w:t>
      </w:r>
      <w:r w:rsidR="009E2AE4">
        <w:fldChar w:fldCharType="begin"/>
      </w:r>
      <w:r w:rsidR="001463F3">
        <w:instrText xml:space="preserve"> REF _Ref340653784 \h </w:instrText>
      </w:r>
      <w:r w:rsidR="009E2AE4">
        <w:fldChar w:fldCharType="separate"/>
      </w:r>
      <w:r w:rsidR="001463F3">
        <w:t xml:space="preserve">Figure </w:t>
      </w:r>
      <w:r w:rsidR="001463F3">
        <w:rPr>
          <w:noProof/>
        </w:rPr>
        <w:t>4</w:t>
      </w:r>
      <w:r w:rsidR="009E2AE4">
        <w:fldChar w:fldCharType="end"/>
      </w:r>
      <w:r w:rsidR="00C279D1">
        <w:t xml:space="preserve"> </w:t>
      </w:r>
      <w:r>
        <w:t xml:space="preserve">the scatterplots of </w:t>
      </w:r>
      <w:r w:rsidR="00C279D1">
        <w:t xml:space="preserve">U2 against U1 </w:t>
      </w:r>
      <w:r>
        <w:t>are shown for each of the 10 methods. The scatterplot from bootstrapping the IPD</w:t>
      </w:r>
      <w:r w:rsidR="00341956">
        <w:t xml:space="preserve">, shown in full size in </w:t>
      </w:r>
      <w:r w:rsidR="009E2AE4">
        <w:fldChar w:fldCharType="begin"/>
      </w:r>
      <w:r w:rsidR="00341956">
        <w:instrText xml:space="preserve"> REF _Ref338767895 \h </w:instrText>
      </w:r>
      <w:r w:rsidR="009E2AE4">
        <w:fldChar w:fldCharType="separate"/>
      </w:r>
      <w:r w:rsidR="00341956">
        <w:t xml:space="preserve">Figure </w:t>
      </w:r>
      <w:r w:rsidR="00341956">
        <w:rPr>
          <w:noProof/>
        </w:rPr>
        <w:t>2</w:t>
      </w:r>
      <w:r w:rsidR="009E2AE4">
        <w:fldChar w:fldCharType="end"/>
      </w:r>
      <w:r w:rsidR="00341956">
        <w:t xml:space="preserve">, is </w:t>
      </w:r>
      <w:r>
        <w:t xml:space="preserve">reproduced in </w:t>
      </w:r>
      <w:r w:rsidR="009E2AE4">
        <w:fldChar w:fldCharType="begin"/>
      </w:r>
      <w:r>
        <w:instrText xml:space="preserve"> REF _Ref340653784 \h </w:instrText>
      </w:r>
      <w:r w:rsidR="009E2AE4">
        <w:fldChar w:fldCharType="separate"/>
      </w:r>
      <w:r>
        <w:t xml:space="preserve">Figure </w:t>
      </w:r>
      <w:r>
        <w:rPr>
          <w:noProof/>
        </w:rPr>
        <w:t>4</w:t>
      </w:r>
      <w:r w:rsidR="009E2AE4">
        <w:fldChar w:fldCharType="end"/>
      </w:r>
      <w:proofErr w:type="gramStart"/>
      <w:r>
        <w:t>a for</w:t>
      </w:r>
      <w:proofErr w:type="gramEnd"/>
      <w:r>
        <w:t xml:space="preserve"> comparison. </w:t>
      </w:r>
      <w:r w:rsidR="003E3177">
        <w:t xml:space="preserve">The diagonal line indicates parity between corresponding draws of U1 and U2. Scatter above this diagonal line shows that some proportion of the draws produced by the method violate the monotonicity assumption. A good method should be able to produce a similar pattern of scatter given the aggregate data as the bootstrapped method is able to produce using the IPD. </w:t>
      </w:r>
    </w:p>
    <w:p w:rsidR="00E2131D" w:rsidRDefault="009E2AE4" w:rsidP="00072341">
      <w:r>
        <w:fldChar w:fldCharType="begin"/>
      </w:r>
      <w:r w:rsidR="003E3177">
        <w:instrText xml:space="preserve"> REF _Ref340239153 \h </w:instrText>
      </w:r>
      <w:r>
        <w:fldChar w:fldCharType="separate"/>
      </w:r>
      <w:r w:rsidR="003E3177">
        <w:t xml:space="preserve">Figure </w:t>
      </w:r>
      <w:r w:rsidR="003E3177">
        <w:rPr>
          <w:noProof/>
        </w:rPr>
        <w:t>4</w:t>
      </w:r>
      <w:r>
        <w:fldChar w:fldCharType="end"/>
      </w:r>
      <w:r w:rsidR="00341956">
        <w:t>b</w:t>
      </w:r>
      <w:r w:rsidR="003E3177">
        <w:t xml:space="preserve"> </w:t>
      </w:r>
      <w:r w:rsidR="00D36589">
        <w:t xml:space="preserve">shows the scatterplot for </w:t>
      </w:r>
      <w:r w:rsidR="00E2131D">
        <w:t xml:space="preserve">method </w:t>
      </w:r>
      <w:r w:rsidR="00D36589">
        <w:t xml:space="preserve">one. This shows some </w:t>
      </w:r>
      <w:r w:rsidR="00E2131D">
        <w:t xml:space="preserve">scatter above the diagonal line, highlighting the inadequacy of the approach. </w:t>
      </w:r>
      <w:r w:rsidR="003C0A89">
        <w:t>A</w:t>
      </w:r>
      <w:r w:rsidR="00E2131D">
        <w:t xml:space="preserve">ll other approaches appear to produce no estimates which violate the monotonicity assumption. </w:t>
      </w:r>
    </w:p>
    <w:p w:rsidR="009579A4" w:rsidRDefault="009579A4" w:rsidP="00072341">
      <w:r>
        <w:t xml:space="preserve">Methods </w:t>
      </w:r>
      <w:r w:rsidR="00D36589">
        <w:t>thre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d</w:t>
      </w:r>
      <w:r w:rsidR="00D36589">
        <w:t>)</w:t>
      </w:r>
      <w:r>
        <w:t xml:space="preserve">, </w:t>
      </w:r>
      <w:r w:rsidR="00D36589">
        <w:t>four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e</w:t>
      </w:r>
      <w:r w:rsidR="00D36589">
        <w:t>)</w:t>
      </w:r>
      <w:r>
        <w:t xml:space="preserve">, </w:t>
      </w:r>
      <w:r w:rsidR="00D36589">
        <w:t>fiv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f</w:t>
      </w:r>
      <w:r w:rsidR="00D36589">
        <w:t>)</w:t>
      </w:r>
      <w:r>
        <w:t xml:space="preserve"> and </w:t>
      </w:r>
      <w:r w:rsidR="00D36589">
        <w:t>six</w:t>
      </w:r>
      <w:r>
        <w:t xml:space="preserve"> </w:t>
      </w:r>
      <w:r w:rsidR="00D36589">
        <w:t>(</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t xml:space="preserve">all show </w:t>
      </w:r>
      <w:r w:rsidR="00567B8E">
        <w:t xml:space="preserve">nonlinearities in the scatter, with no values above the diagonal line but relatively high densities of values just below the diagonal line. These discontinuities </w:t>
      </w:r>
      <w:r w:rsidR="00E31B3F">
        <w:t>prove</w:t>
      </w:r>
      <w:r w:rsidR="00567B8E">
        <w:t xml:space="preserve"> that the</w:t>
      </w:r>
      <w:r w:rsidR="008F7A5A">
        <w:t>se</w:t>
      </w:r>
      <w:r w:rsidR="00567B8E">
        <w:t xml:space="preserve"> methods of ensuring monotonicity </w:t>
      </w:r>
      <w:r w:rsidR="008F7A5A">
        <w:t xml:space="preserve">are </w:t>
      </w:r>
      <w:r w:rsidR="00567B8E">
        <w:t xml:space="preserve">liable to produce biases in the estimated mean values.  </w:t>
      </w:r>
    </w:p>
    <w:p w:rsidR="00E2131D" w:rsidRDefault="00E2131D" w:rsidP="00072341">
      <w:r>
        <w:lastRenderedPageBreak/>
        <w:t xml:space="preserve">The majority of the approaches appear to produce patterns of variance in the scatter which are </w:t>
      </w:r>
      <w:r w:rsidR="009579A4">
        <w:t xml:space="preserve">qualitatively dissimilar to the bootstrapped scatter. Methods </w:t>
      </w:r>
      <w:r w:rsidR="00D36589">
        <w:t>on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b</w:t>
      </w:r>
      <w:r w:rsidR="00D36589">
        <w:t>)</w:t>
      </w:r>
      <w:r w:rsidR="009579A4">
        <w:t xml:space="preserve">, </w:t>
      </w:r>
      <w:r w:rsidR="00D36589">
        <w:t>thre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d</w:t>
      </w:r>
      <w:r w:rsidR="00D36589">
        <w:t>)</w:t>
      </w:r>
      <w:r w:rsidR="009579A4">
        <w:t xml:space="preserve">, </w:t>
      </w:r>
      <w:r w:rsidR="00D36589">
        <w:t>four</w:t>
      </w:r>
      <w:r w:rsidR="00610911">
        <w:t xml:space="preserve"> </w:t>
      </w:r>
      <w:r w:rsidR="00D36589">
        <w:t>(</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e</w:t>
      </w:r>
      <w:r w:rsidR="00D36589">
        <w:t>),</w:t>
      </w:r>
      <w:r w:rsidR="009579A4">
        <w:t xml:space="preserve"> </w:t>
      </w:r>
      <w:r w:rsidR="00D36589">
        <w:t>fiv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f</w:t>
      </w:r>
      <w:r w:rsidR="00D36589">
        <w:t>),</w:t>
      </w:r>
      <w:r w:rsidR="009579A4">
        <w:t xml:space="preserve"> and </w:t>
      </w:r>
      <w:r w:rsidR="00D36589">
        <w:t>six</w:t>
      </w:r>
      <w:r w:rsidR="009579A4">
        <w:t xml:space="preserve"> </w:t>
      </w:r>
      <w:r w:rsidR="00D36589">
        <w:t>(</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rsidR="009579A4">
        <w:t xml:space="preserve">all produce uncorrelated scatter that is too </w:t>
      </w:r>
      <w:proofErr w:type="gramStart"/>
      <w:r w:rsidR="009579A4">
        <w:t>wide,</w:t>
      </w:r>
      <w:proofErr w:type="gramEnd"/>
      <w:r w:rsidR="009579A4">
        <w:t xml:space="preserve"> indicating the correlation of the PSA es</w:t>
      </w:r>
      <w:r w:rsidR="008F7A5A">
        <w:t>timates is too low. By contrast method</w:t>
      </w:r>
      <w:r w:rsidR="003C0A89">
        <w:t xml:space="preserve">s two and </w:t>
      </w:r>
      <w:r w:rsidR="00D36589">
        <w:t>seven</w:t>
      </w:r>
      <w:r w:rsidR="00170F06">
        <w:t xml:space="preserve"> </w:t>
      </w:r>
      <w:r w:rsidR="008F7A5A">
        <w:t>produces scatter which is too narrow, as in this case the method is equivalent to assuming perfect correlation between U1 and U2.</w:t>
      </w:r>
      <w:r w:rsidR="009579A4">
        <w:t xml:space="preserve"> </w:t>
      </w:r>
    </w:p>
    <w:p w:rsidR="009D6F8F" w:rsidRDefault="00072341" w:rsidP="009D6F8F">
      <w:r>
        <w:t xml:space="preserve">We see from the scatter that </w:t>
      </w:r>
      <w:r w:rsidR="008F7A5A">
        <w:t>methods eight (</w:t>
      </w:r>
      <w:r w:rsidR="009E2AE4">
        <w:fldChar w:fldCharType="begin"/>
      </w:r>
      <w:r w:rsidR="008F7A5A">
        <w:instrText xml:space="preserve"> REF _Ref340239153 \h </w:instrText>
      </w:r>
      <w:r w:rsidR="009E2AE4">
        <w:fldChar w:fldCharType="separate"/>
      </w:r>
      <w:r w:rsidR="008F7A5A">
        <w:t xml:space="preserve">Figure </w:t>
      </w:r>
      <w:r w:rsidR="008F7A5A">
        <w:rPr>
          <w:noProof/>
        </w:rPr>
        <w:t>4</w:t>
      </w:r>
      <w:r w:rsidR="009E2AE4">
        <w:fldChar w:fldCharType="end"/>
      </w:r>
      <w:r w:rsidR="008F7A5A">
        <w:t>i), nine (</w:t>
      </w:r>
      <w:r w:rsidR="009E2AE4">
        <w:fldChar w:fldCharType="begin"/>
      </w:r>
      <w:r w:rsidR="008F7A5A">
        <w:instrText xml:space="preserve"> REF _Ref340239153 \h </w:instrText>
      </w:r>
      <w:r w:rsidR="009E2AE4">
        <w:fldChar w:fldCharType="separate"/>
      </w:r>
      <w:r w:rsidR="008F7A5A">
        <w:t xml:space="preserve">Figure </w:t>
      </w:r>
      <w:r w:rsidR="008F7A5A">
        <w:rPr>
          <w:noProof/>
        </w:rPr>
        <w:t>4</w:t>
      </w:r>
      <w:r w:rsidR="009E2AE4">
        <w:fldChar w:fldCharType="end"/>
      </w:r>
      <w:r w:rsidR="008F7A5A">
        <w:t>j) and ten (</w:t>
      </w:r>
      <w:r w:rsidR="009E2AE4">
        <w:fldChar w:fldCharType="begin"/>
      </w:r>
      <w:r w:rsidR="008F7A5A">
        <w:instrText xml:space="preserve"> REF _Ref340239153 \h </w:instrText>
      </w:r>
      <w:r w:rsidR="009E2AE4">
        <w:fldChar w:fldCharType="separate"/>
      </w:r>
      <w:r w:rsidR="008F7A5A">
        <w:t xml:space="preserve">Figure </w:t>
      </w:r>
      <w:r w:rsidR="008F7A5A">
        <w:rPr>
          <w:noProof/>
        </w:rPr>
        <w:t>4</w:t>
      </w:r>
      <w:r w:rsidR="009E2AE4">
        <w:fldChar w:fldCharType="end"/>
      </w:r>
      <w:r w:rsidR="008F7A5A">
        <w:t>k)</w:t>
      </w:r>
      <w:r>
        <w:t xml:space="preserve"> are closest in appearance to the bootstrapped scatter. </w:t>
      </w:r>
    </w:p>
    <w:p w:rsidR="001463F3" w:rsidRDefault="003C0A89" w:rsidP="001463F3">
      <w:pPr>
        <w:keepNext/>
      </w:pPr>
      <w:r>
        <w:rPr>
          <w:noProof/>
        </w:rPr>
        <w:lastRenderedPageBreak/>
        <w:drawing>
          <wp:inline distT="0" distB="0" distL="0" distR="0" wp14:anchorId="27B0EE42" wp14:editId="49B11E89">
            <wp:extent cx="5725160" cy="7633335"/>
            <wp:effectExtent l="0" t="0" r="0" b="0"/>
            <wp:docPr id="4" name="Picture 4" descr="X:\Monotonicity\Code\R\PSA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PSA_al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5160" cy="7633335"/>
                    </a:xfrm>
                    <a:prstGeom prst="rect">
                      <a:avLst/>
                    </a:prstGeom>
                    <a:noFill/>
                    <a:ln>
                      <a:noFill/>
                    </a:ln>
                  </pic:spPr>
                </pic:pic>
              </a:graphicData>
            </a:graphic>
          </wp:inline>
        </w:drawing>
      </w:r>
    </w:p>
    <w:p w:rsidR="00C279D1" w:rsidRDefault="001463F3" w:rsidP="001463F3">
      <w:pPr>
        <w:pStyle w:val="Caption"/>
      </w:pPr>
      <w:bookmarkStart w:id="6" w:name="_Ref340653784"/>
      <w:r>
        <w:t xml:space="preserve">Figure </w:t>
      </w:r>
      <w:fldSimple w:instr=" SEQ Figure \* ARABIC ">
        <w:r>
          <w:rPr>
            <w:noProof/>
          </w:rPr>
          <w:t>4</w:t>
        </w:r>
      </w:fldSimple>
      <w:bookmarkEnd w:id="6"/>
      <w:r>
        <w:t xml:space="preserve"> Scatterplots of U1 against U2 for each of the methods</w:t>
      </w:r>
    </w:p>
    <w:p w:rsidR="009D6F8F" w:rsidRPr="009D6F8F" w:rsidRDefault="009D6F8F" w:rsidP="009D6F8F"/>
    <w:p w:rsidR="00072341" w:rsidRPr="00072341" w:rsidRDefault="00072341" w:rsidP="00072341">
      <w:pPr>
        <w:pStyle w:val="Heading3"/>
      </w:pPr>
      <w:r>
        <w:lastRenderedPageBreak/>
        <w:t>Monotonicity violation</w:t>
      </w:r>
    </w:p>
    <w:p w:rsidR="00C52573" w:rsidRDefault="005235E2" w:rsidP="00C52573">
      <w:r>
        <w:t>The two replacement methods (</w:t>
      </w:r>
      <w:r w:rsidR="003E3177">
        <w:t>three</w:t>
      </w:r>
      <w:r>
        <w:t xml:space="preserve"> and </w:t>
      </w:r>
      <w:r w:rsidR="003E3177">
        <w:t>four</w:t>
      </w:r>
      <w:r>
        <w:t>), the two resampling methods (</w:t>
      </w:r>
      <w:r w:rsidR="003E3177">
        <w:t>five</w:t>
      </w:r>
      <w:r>
        <w:t xml:space="preserve"> and </w:t>
      </w:r>
      <w:r w:rsidR="003E3177">
        <w:t>six</w:t>
      </w:r>
      <w:r>
        <w:t xml:space="preserve">), and the Beta method (method </w:t>
      </w:r>
      <w:r w:rsidR="003E3177">
        <w:t>ten</w:t>
      </w:r>
      <w:r>
        <w:t xml:space="preserve">) are all designed such that it is analytically impossible for them to violate the </w:t>
      </w:r>
      <w:r w:rsidR="00BB6DAB">
        <w:t>monotonicity assumption</w:t>
      </w:r>
      <w:r>
        <w:t xml:space="preserve">. </w:t>
      </w:r>
      <w:r w:rsidR="000B5D3F">
        <w:t xml:space="preserve"> </w:t>
      </w:r>
      <w:r>
        <w:t xml:space="preserve">The other methods could all potentially violate monotonicity. </w:t>
      </w:r>
      <w:r w:rsidR="006A31BA">
        <w:t xml:space="preserve">In this example, the only approach where monotonicity is violated in the 1000 PSA samples being compared is method </w:t>
      </w:r>
      <w:r w:rsidR="003E3177">
        <w:t>one</w:t>
      </w:r>
      <w:r w:rsidR="006A31BA">
        <w:t>, independent sampling, where 53 out of the 1000 PSA samples violate</w:t>
      </w:r>
      <w:r w:rsidR="00BB6DAB">
        <w:t>d</w:t>
      </w:r>
      <w:r w:rsidR="006A31BA">
        <w:t xml:space="preserve"> </w:t>
      </w:r>
      <w:r w:rsidR="003E4861">
        <w:t>monotonicity</w:t>
      </w:r>
      <w:r w:rsidR="006A31BA">
        <w:t>.</w:t>
      </w:r>
      <w:r w:rsidR="00BB6DAB">
        <w:t xml:space="preserve"> The precise proportion of samples violating monotonicity will differ slightly each time PSA is performed, due to stochastic uncertainty.</w:t>
      </w:r>
    </w:p>
    <w:p w:rsidR="00DC700E" w:rsidRDefault="00C77F67" w:rsidP="00DC700E">
      <w:pPr>
        <w:pStyle w:val="Heading3"/>
      </w:pPr>
      <w:r>
        <w:t>Comparing U1, U2 and U1-U2</w:t>
      </w:r>
    </w:p>
    <w:p w:rsidR="00C77F67" w:rsidRDefault="00C77F67" w:rsidP="00EC0C0F">
      <w:r>
        <w:t xml:space="preserve">This section will compare the distribution of </w:t>
      </w:r>
      <w:r w:rsidR="00A90C1A">
        <w:t xml:space="preserve">estimates of three quantities, U1, U2, and U1 – U2, produced by each of the ten methods, compared with </w:t>
      </w:r>
      <w:r>
        <w:t>the gold standard, the bootstrapped data</w:t>
      </w:r>
      <w:r w:rsidR="00E31B3F">
        <w:t>,</w:t>
      </w:r>
      <w:r>
        <w:t xml:space="preserve"> allow</w:t>
      </w:r>
      <w:r w:rsidR="00E31B3F">
        <w:t>ing</w:t>
      </w:r>
      <w:r>
        <w:t xml:space="preserve"> nuanced comparisons between the distributions </w:t>
      </w:r>
      <w:r w:rsidR="00264F0F">
        <w:t>to be made.</w:t>
      </w:r>
      <w:r w:rsidR="001463F3">
        <w:t xml:space="preserve"> </w:t>
      </w:r>
    </w:p>
    <w:p w:rsidR="00A90C1A" w:rsidRDefault="00A90C1A" w:rsidP="00EC0C0F">
      <w:r>
        <w:t xml:space="preserve">The top and middle subfigures of </w:t>
      </w:r>
      <w:r w:rsidR="009E2AE4">
        <w:fldChar w:fldCharType="begin"/>
      </w:r>
      <w:r>
        <w:instrText xml:space="preserve"> REF _Ref340241271 \h </w:instrText>
      </w:r>
      <w:r w:rsidR="009E2AE4">
        <w:fldChar w:fldCharType="separate"/>
      </w:r>
      <w:r>
        <w:t xml:space="preserve">Figure </w:t>
      </w:r>
      <w:r>
        <w:rPr>
          <w:noProof/>
        </w:rPr>
        <w:t>5</w:t>
      </w:r>
      <w:r w:rsidR="009E2AE4">
        <w:fldChar w:fldCharType="end"/>
      </w:r>
      <w:r>
        <w:t xml:space="preserve"> show the distributions of estimates of U1 and U2 respectively. They show that all methods appear broadly adequate in representing these quantities, </w:t>
      </w:r>
      <w:r w:rsidR="0091764E">
        <w:t>in that all distributions similar shapes. There is some indication showing that the resampling and replacement methods, methods three to six, produce biased means, in that the centres of the estimates, indicated by the white dots, do not line up with the bootstrapped centre, indicated by the horizontal dashed line. However in our example these differences are relatively small.</w:t>
      </w:r>
    </w:p>
    <w:p w:rsidR="00610911" w:rsidRDefault="0091764E" w:rsidP="00EC0C0F">
      <w:r>
        <w:t xml:space="preserve">The bottom of the three subfigures, </w:t>
      </w:r>
      <w:r w:rsidR="009E2AE4">
        <w:fldChar w:fldCharType="begin"/>
      </w:r>
      <w:r>
        <w:instrText xml:space="preserve"> REF _Ref340239153 \h </w:instrText>
      </w:r>
      <w:r w:rsidR="009E2AE4">
        <w:fldChar w:fldCharType="separate"/>
      </w:r>
      <w:r>
        <w:t xml:space="preserve">Figure </w:t>
      </w:r>
      <w:r>
        <w:rPr>
          <w:noProof/>
        </w:rPr>
        <w:t>4</w:t>
      </w:r>
      <w:r w:rsidR="009E2AE4">
        <w:fldChar w:fldCharType="end"/>
      </w:r>
      <w:r>
        <w:t xml:space="preserve">c, shows the </w:t>
      </w:r>
      <w:r w:rsidR="000071B0">
        <w:t xml:space="preserve">distribution of </w:t>
      </w:r>
      <w:r>
        <w:t xml:space="preserve">estimates of </w:t>
      </w:r>
      <w:r w:rsidR="000071B0">
        <w:t>U1 – U2, i.e. the difference</w:t>
      </w:r>
      <w:r>
        <w:t xml:space="preserve">s in paired draws of U1 and U2. </w:t>
      </w:r>
      <w:r w:rsidR="007D2A85">
        <w:t>As shown in</w:t>
      </w:r>
      <w:r>
        <w:t xml:space="preserve"> </w:t>
      </w:r>
      <w:r w:rsidR="009E2AE4">
        <w:fldChar w:fldCharType="begin"/>
      </w:r>
      <w:r>
        <w:instrText xml:space="preserve"> REF _Ref340653784 \h </w:instrText>
      </w:r>
      <w:r w:rsidR="009E2AE4">
        <w:fldChar w:fldCharType="separate"/>
      </w:r>
      <w:r>
        <w:t xml:space="preserve">Figure </w:t>
      </w:r>
      <w:r>
        <w:rPr>
          <w:noProof/>
        </w:rPr>
        <w:t>4</w:t>
      </w:r>
      <w:r w:rsidR="009E2AE4">
        <w:fldChar w:fldCharType="end"/>
      </w:r>
      <w:r w:rsidR="007D2A85">
        <w:t xml:space="preserve">, </w:t>
      </w:r>
      <w:r w:rsidR="000071B0">
        <w:t xml:space="preserve">we see </w:t>
      </w:r>
      <w:r w:rsidR="007D2A85">
        <w:t xml:space="preserve">clearly that method </w:t>
      </w:r>
      <w:r w:rsidR="001463F3">
        <w:t>one</w:t>
      </w:r>
      <w:r w:rsidR="007D2A85">
        <w:t>, independent sampling, producing some estimates where monotonicity is violated, because some of the distribution of values is below the 0</w:t>
      </w:r>
      <w:r w:rsidR="00E31B3F">
        <w:t>. M</w:t>
      </w:r>
      <w:r>
        <w:t xml:space="preserve">ethod two is also shown to produce some samples where monotonicity is violated, although it is also evident that the majority of the estimates produced by this distribution are within a small range, as indicated by the very small length of the black line for this method compared with many other methods. </w:t>
      </w:r>
    </w:p>
    <w:p w:rsidR="0091764E" w:rsidRDefault="007D2A85" w:rsidP="00EC0C0F">
      <w:r>
        <w:t xml:space="preserve">Two </w:t>
      </w:r>
      <w:r w:rsidR="00E31B3F">
        <w:t>further</w:t>
      </w:r>
      <w:r>
        <w:t xml:space="preserve"> problem</w:t>
      </w:r>
      <w:r w:rsidR="00E31B3F">
        <w:t>s</w:t>
      </w:r>
      <w:r>
        <w:t xml:space="preserve"> are also </w:t>
      </w:r>
      <w:r w:rsidR="000B5D3F">
        <w:t>observed</w:t>
      </w:r>
      <w:r>
        <w:t xml:space="preserve">. </w:t>
      </w:r>
      <w:r w:rsidR="00610911">
        <w:t>The first type of problem is a severe underestimation of the true uncertainty in this quantity, which is evident most strongly in method seven. The second type of problem is evident in method three, four, five and six, which introduce a discontinuity into the distributions at the lower end (U2 – U1 = 0), while showing too wide a distribution at the upper end.</w:t>
      </w:r>
    </w:p>
    <w:p w:rsidR="00C77F67" w:rsidRDefault="00C77F67" w:rsidP="00EC0C0F"/>
    <w:p w:rsidR="00264F0F" w:rsidRDefault="00264F0F" w:rsidP="00EC0C0F"/>
    <w:p w:rsidR="00264F0F" w:rsidRDefault="00264F0F" w:rsidP="00EC0C0F"/>
    <w:p w:rsidR="00264F0F" w:rsidRDefault="003C0A89" w:rsidP="00EC0C0F">
      <w:r>
        <w:rPr>
          <w:noProof/>
        </w:rPr>
        <w:lastRenderedPageBreak/>
        <w:drawing>
          <wp:inline distT="0" distB="0" distL="0" distR="0" wp14:anchorId="2AED4F54" wp14:editId="6D091005">
            <wp:extent cx="5725160" cy="8587105"/>
            <wp:effectExtent l="0" t="0" r="0" b="0"/>
            <wp:docPr id="6" name="Picture 6" descr="X:\Monotonicity\Code\R\Vioplot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onotonicity\Code\R\Vioplot_al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160" cy="8587105"/>
                    </a:xfrm>
                    <a:prstGeom prst="rect">
                      <a:avLst/>
                    </a:prstGeom>
                    <a:noFill/>
                    <a:ln>
                      <a:noFill/>
                    </a:ln>
                  </pic:spPr>
                </pic:pic>
              </a:graphicData>
            </a:graphic>
          </wp:inline>
        </w:drawing>
      </w:r>
    </w:p>
    <w:p w:rsidR="00524D9D" w:rsidRDefault="00524D9D" w:rsidP="00524D9D">
      <w:pPr>
        <w:pStyle w:val="Caption"/>
      </w:pPr>
      <w:bookmarkStart w:id="7" w:name="_Ref340241271"/>
      <w:r>
        <w:lastRenderedPageBreak/>
        <w:t xml:space="preserve">Figure </w:t>
      </w:r>
      <w:fldSimple w:instr=" SEQ Figure \* ARABIC ">
        <w:r w:rsidR="001463F3">
          <w:rPr>
            <w:noProof/>
          </w:rPr>
          <w:t>5</w:t>
        </w:r>
      </w:fldSimple>
      <w:bookmarkEnd w:id="7"/>
      <w:r>
        <w:t xml:space="preserve"> Violin plot</w:t>
      </w:r>
      <w:r w:rsidR="00A90C1A">
        <w:t>s of a) (top figure)</w:t>
      </w:r>
      <w:r>
        <w:t xml:space="preserve"> </w:t>
      </w:r>
      <w:r w:rsidR="00A90C1A">
        <w:t xml:space="preserve">distribution of estimates of U1; b) (centre figure) distribution of estimates of U2; c) (bottom figure) </w:t>
      </w:r>
      <w:r>
        <w:t xml:space="preserve">distribution of </w:t>
      </w:r>
      <w:r w:rsidR="00A90C1A">
        <w:t xml:space="preserve">estimates of </w:t>
      </w:r>
      <w:r>
        <w:t>U1 - U2</w:t>
      </w:r>
      <w:r w:rsidR="00A90C1A">
        <w:t xml:space="preserve">. In each plot distributions produced by each of the ten methods are compared with those produced by the bootstrapped estimates, labelled ‘Boot’. </w:t>
      </w:r>
      <w:r w:rsidR="001463F3">
        <w:rPr>
          <w:noProof/>
        </w:rPr>
        <w:t xml:space="preserve">The white dots indicate the sample means. The thick vertical dark black lines indicate the interquartile range. The thin vertical black lines indicate the 95% intervals. </w:t>
      </w:r>
    </w:p>
    <w:p w:rsidR="006E6329" w:rsidRDefault="006E6329" w:rsidP="006E6329">
      <w:pPr>
        <w:pStyle w:val="Heading3"/>
      </w:pPr>
      <w:r>
        <w:t>Results of supplementary analysis</w:t>
      </w:r>
    </w:p>
    <w:p w:rsidR="006E6329" w:rsidRDefault="006E6329" w:rsidP="006E6329">
      <w:r>
        <w:t>[To write something here]</w:t>
      </w:r>
    </w:p>
    <w:p w:rsidR="00430AB7" w:rsidRDefault="001463F3" w:rsidP="00430AB7">
      <w:pPr>
        <w:pStyle w:val="Heading2"/>
      </w:pPr>
      <w:bookmarkStart w:id="8" w:name="_GoBack"/>
      <w:bookmarkEnd w:id="8"/>
      <w:r>
        <w:t>Discussion</w:t>
      </w:r>
    </w:p>
    <w:p w:rsidR="00430AB7" w:rsidRDefault="00F473F3" w:rsidP="00430AB7">
      <w:pPr>
        <w:pStyle w:val="Heading3"/>
      </w:pPr>
      <w:r>
        <w:t>Findings</w:t>
      </w:r>
    </w:p>
    <w:p w:rsidR="00BB6DAB" w:rsidRDefault="00BB6DAB" w:rsidP="009858AC">
      <w:r>
        <w:t xml:space="preserve">This paper compared ten methods which may be used to handle the monotonicity assumption within PSA, against a ‘gold standard’ of bootstrapped estimates of hypothetical IPD.  It confirmed that independent sampling is liable to produce violations of the monotonicity assumption, and so should not be adopted where it is important to incorporate this assumption within the PSA estimates. It also found that a number of other commonly used methods for </w:t>
      </w:r>
      <w:r w:rsidR="009F309A">
        <w:t xml:space="preserve">incorporating the monotonicity can effectively discard or misrepresent an important form of uncertainty: i.e. uncertainty about the difference between U1 and U2. </w:t>
      </w:r>
      <w:r w:rsidR="002F55D5">
        <w:t>Methods three</w:t>
      </w:r>
      <w:r w:rsidR="009F309A">
        <w:t xml:space="preserve">, </w:t>
      </w:r>
      <w:r w:rsidR="002F55D5">
        <w:t>four</w:t>
      </w:r>
      <w:r w:rsidR="009F309A">
        <w:t xml:space="preserve">, </w:t>
      </w:r>
      <w:r w:rsidR="002F55D5">
        <w:t>five</w:t>
      </w:r>
      <w:r w:rsidR="009F309A">
        <w:t xml:space="preserve">, </w:t>
      </w:r>
      <w:r w:rsidR="002F55D5">
        <w:t>and six</w:t>
      </w:r>
      <w:r w:rsidR="009F309A">
        <w:t xml:space="preserve"> introduce implausible discontinuities into the distribution of differences between values</w:t>
      </w:r>
      <w:r w:rsidR="002F55D5">
        <w:t>; t</w:t>
      </w:r>
      <w:r w:rsidR="009F309A">
        <w:t xml:space="preserve">here are also theoretical reasons </w:t>
      </w:r>
      <w:r w:rsidR="00E31B3F">
        <w:t>why</w:t>
      </w:r>
      <w:r w:rsidR="009F309A">
        <w:t xml:space="preserve"> </w:t>
      </w:r>
      <w:r w:rsidR="002F55D5">
        <w:t xml:space="preserve">these methods </w:t>
      </w:r>
      <w:r w:rsidR="009F309A">
        <w:t>will produce biased means</w:t>
      </w:r>
      <w:r w:rsidR="00E31B3F">
        <w:t xml:space="preserve"> </w:t>
      </w:r>
      <w:r w:rsidR="00E31B3F" w:rsidRPr="00E31B3F">
        <w:t>when monotonicity is v</w:t>
      </w:r>
      <w:r w:rsidR="00E31B3F">
        <w:t>iolated by independent sampling</w:t>
      </w:r>
      <w:r w:rsidR="009F309A">
        <w:t xml:space="preserve">. </w:t>
      </w:r>
    </w:p>
    <w:p w:rsidR="009B5207" w:rsidRDefault="009B5207" w:rsidP="009B5207">
      <w:r>
        <w:t xml:space="preserve">Based on the results presented, and in particular the results shown in </w:t>
      </w:r>
      <w:r w:rsidR="009E2AE4">
        <w:fldChar w:fldCharType="begin"/>
      </w:r>
      <w:r>
        <w:instrText xml:space="preserve"> REF _Ref340241271 \h </w:instrText>
      </w:r>
      <w:r w:rsidR="009E2AE4">
        <w:fldChar w:fldCharType="separate"/>
      </w:r>
      <w:r>
        <w:t xml:space="preserve">Figure </w:t>
      </w:r>
      <w:r>
        <w:rPr>
          <w:noProof/>
        </w:rPr>
        <w:t>5</w:t>
      </w:r>
      <w:r w:rsidR="009E2AE4">
        <w:fldChar w:fldCharType="end"/>
      </w:r>
      <w:r>
        <w:t xml:space="preserve">c, only methods eight, nine and ten appeared to broadly appropriate their representation of both intra-distribution uncertainty (U1, U2) and inter-distribution uncertainty (U2 – U1). </w:t>
      </w:r>
    </w:p>
    <w:p w:rsidR="00F26302" w:rsidRDefault="009B5207" w:rsidP="009B5207">
      <w:r>
        <w:t>Of the three methods that appeared appropriate, method ten has three clear advantages over methods eight and</w:t>
      </w:r>
      <w:r w:rsidR="0082301F">
        <w:t xml:space="preserve"> nine. Firstly, it uses statistical distributions (beta distributions) which are more appropriate for representing utility values than </w:t>
      </w:r>
      <w:r w:rsidR="00AB0860">
        <w:t xml:space="preserve">bivariate normal distributions used in methods </w:t>
      </w:r>
      <w:r w:rsidR="0082301F">
        <w:t>eight and nine. Secondly, it is analytically impossible that method ten will produce any pairs of estimates which violate the monotonicity assumption, whereas occasional violation is possible with estimates produced by methods eight and nine. Thirdly, method ten is easier to implement, and can be implemented with far greater consistency, than methods eight and nine</w:t>
      </w:r>
      <w:r w:rsidR="008F57EA">
        <w:t xml:space="preserve">. Methods eight and nine both required relatively complex code to estimate </w:t>
      </w:r>
      <w:r w:rsidR="00E31B3F">
        <w:t xml:space="preserve">the </w:t>
      </w:r>
      <w:proofErr w:type="spellStart"/>
      <w:r w:rsidR="00E31B3F">
        <w:t>covariances</w:t>
      </w:r>
      <w:proofErr w:type="spellEnd"/>
      <w:r w:rsidR="00E31B3F">
        <w:t xml:space="preserve"> </w:t>
      </w:r>
      <w:r w:rsidR="008F57EA">
        <w:t>in an automated way, and produce estimates which are affected both by simulation uncertainty and the size of the training sets of samples used to calibrate the covariance values; these problems are described in more detail in the limitations section. By contrast, method ten is simple enough that it can be run in a non</w:t>
      </w:r>
      <w:r w:rsidR="00485010">
        <w:t>-macro enabled Excel worksheet</w:t>
      </w:r>
      <w:r w:rsidR="008F57EA">
        <w:t xml:space="preserve">, and will produce identical estimates </w:t>
      </w:r>
      <w:r w:rsidR="00485010">
        <w:t xml:space="preserve">of the Beta parameters </w:t>
      </w:r>
      <w:r w:rsidR="008F57EA">
        <w:t>each time.</w:t>
      </w:r>
    </w:p>
    <w:p w:rsidR="00430AB7" w:rsidRDefault="003E4861" w:rsidP="00430AB7">
      <w:pPr>
        <w:pStyle w:val="Heading3"/>
      </w:pPr>
      <w:r>
        <w:t>Limitations</w:t>
      </w:r>
    </w:p>
    <w:p w:rsidR="00631984" w:rsidRDefault="002F55D5" w:rsidP="009858AC">
      <w:r>
        <w:t xml:space="preserve">This section will describe limitations with the current analysis. This includes: not </w:t>
      </w:r>
      <w:r w:rsidR="00631984">
        <w:t>looking at results for a range of hypothetical datasets; not presenting a hypothetical example with three or more states; not looking at</w:t>
      </w:r>
      <w:r w:rsidR="003D49B8">
        <w:t xml:space="preserve"> how dependent the results from the covariance-based methods are the size of the ‘training’ sets</w:t>
      </w:r>
      <w:r w:rsidR="00017FFA">
        <w:t xml:space="preserve">; and using distributions which bounded the range of </w:t>
      </w:r>
      <w:r w:rsidR="0031366F">
        <w:t xml:space="preserve">utility </w:t>
      </w:r>
      <w:r w:rsidR="00017FFA">
        <w:t xml:space="preserve">values between the </w:t>
      </w:r>
      <w:proofErr w:type="gramStart"/>
      <w:r w:rsidR="00017FFA">
        <w:t>range</w:t>
      </w:r>
      <w:proofErr w:type="gramEnd"/>
      <w:r w:rsidR="00017FFA">
        <w:t xml:space="preserve"> 0 to 1</w:t>
      </w:r>
      <w:r w:rsidR="00631984">
        <w:t>. Each of these limitations will now be discussed in more detail.</w:t>
      </w:r>
    </w:p>
    <w:p w:rsidR="00FF4C70" w:rsidRDefault="003D49B8" w:rsidP="00B1466A">
      <w:r>
        <w:t xml:space="preserve">The </w:t>
      </w:r>
      <w:r w:rsidR="008F57EA">
        <w:t>first</w:t>
      </w:r>
      <w:r>
        <w:t xml:space="preserve"> limitation is that we did not look </w:t>
      </w:r>
      <w:r w:rsidR="004155F1">
        <w:t xml:space="preserve">at results for a range of different hypothetical datasets with different </w:t>
      </w:r>
      <w:r w:rsidR="004E593F">
        <w:t xml:space="preserve">individual level and </w:t>
      </w:r>
      <w:r w:rsidR="004155F1">
        <w:t xml:space="preserve">summary characteristics. For example, in our hypothetical IPD the </w:t>
      </w:r>
      <w:r w:rsidR="004155F1">
        <w:lastRenderedPageBreak/>
        <w:t xml:space="preserve">standard error of U1 and the standard error of U2 are </w:t>
      </w:r>
      <w:r w:rsidR="008F57EA">
        <w:t>similar</w:t>
      </w:r>
      <w:r w:rsidR="00B1466A">
        <w:t xml:space="preserve">, and this factor may have affected the results comparing each of the methods. </w:t>
      </w:r>
    </w:p>
    <w:p w:rsidR="00B1466A" w:rsidRDefault="00B1466A" w:rsidP="00B1466A">
      <w:r>
        <w:t xml:space="preserve">A </w:t>
      </w:r>
      <w:r w:rsidR="008F57EA">
        <w:t>second</w:t>
      </w:r>
      <w:r>
        <w:t xml:space="preserve"> limitation, related to the </w:t>
      </w:r>
      <w:r w:rsidR="0031366F">
        <w:t>first</w:t>
      </w:r>
      <w:r>
        <w:t xml:space="preserve"> limitation, is that our hypothetical dataset have only two disease severity states, U1 and U2, rather than three states such as U0, U1, and U2, where the </w:t>
      </w:r>
      <w:r w:rsidR="0031366F">
        <w:t>utility</w:t>
      </w:r>
      <w:r>
        <w:t xml:space="preserve"> of U0 is expected to be greater than for U1, and U1 to be greater than for U2. </w:t>
      </w:r>
      <w:r w:rsidR="000B14B7">
        <w:t>Introducing further states would lead to complications for methods seven, eight and nine, for example, as we would have to make decisions about the covariance between parameters U0 and U2, as well as between U0 and U1, and between U1 and U2.</w:t>
      </w:r>
    </w:p>
    <w:p w:rsidR="000B14B7" w:rsidRDefault="00B1466A" w:rsidP="009858AC">
      <w:r>
        <w:t xml:space="preserve">A </w:t>
      </w:r>
      <w:r w:rsidR="008F57EA">
        <w:t xml:space="preserve">third </w:t>
      </w:r>
      <w:r>
        <w:t xml:space="preserve">limitation relates to </w:t>
      </w:r>
      <w:r w:rsidR="000B14B7">
        <w:t xml:space="preserve">how methods eight and nine </w:t>
      </w:r>
      <w:r>
        <w:t>have been implemented.</w:t>
      </w:r>
      <w:r w:rsidR="000B14B7">
        <w:t xml:space="preserve"> Both of these involve choosing covariance parameters conditional of whether any pair of values in a ‘training’ sample of 1,000 draws violates the monotonicity assumption. As the size of the ‘training’ sample increases, the probability of extreme values, including values which violate monotonicity, increases, and so we should expect the covariance selected to depend partly on the size of the training sample used. </w:t>
      </w:r>
    </w:p>
    <w:p w:rsidR="00017FFA" w:rsidRDefault="00017FFA" w:rsidP="009858AC">
      <w:r>
        <w:t>The final limitation is relatively simple to address. Because worse-than-death health states exist and are evaluated in some economic evaluations, it may be inappropriate to use estimates directly from a Beta distribution which is bounded within the range 0 to 1. This problem could be easily addressed by rescaling the output from the Beta distributions from the range 0 to 1 to the range -0.594 to 1, in the case of EQ-5D.</w:t>
      </w:r>
      <w:r w:rsidR="0038052F">
        <w:t xml:space="preserve"> </w:t>
      </w:r>
      <w:r w:rsidR="0038052F">
        <w:fldChar w:fldCharType="begin" w:fldLock="1"/>
      </w:r>
      <w:r w:rsidR="0038052F">
        <w:instrText>ADDIN CSL_CITATION { "citationItems" : [ { "id" : "ITEM-1", "itemData" : { "abstract" : "The assessment of health-related quality of life (HR-QOL) is an essential element of healthcare evaluation. Hundreds of generic and specific HR-QOL instruments have been developed. Generic HR-QOL instruments are designed to be applicable across a wide range of populations and interventions. Specific HR-QOL measures are designed to be relevant to particular interventions or in certain subpopulations (e.g. individuals with rheumatoid arthritis). This review examines 7 generic HR-QOL instruments: (i) the Medical Outcomes Study 36-Item Short Form (SF-36) health survey; (ii) the Nottingham Health Profile (NHP); (iii) the Sickness Impact Profile (SIP); (iv) the Dartmouth Primary care Cooperative Information Project (COOP) Charts; (v) the Quality of Well-Being (QWB) Scale; (vi) the Health Utilities Index (HUI); and (vii) the EuroQol Instrument (EQ-5D). These instruments were selected because they are commonly used and/or cited in the English language literature. The 6 characteristics of an instrument addressed by this review are: (i) conceptual and measurement model; (ii) reliability; (iii) validity; (iv) respondent and administrative burden; (v) alternative forms; and (vi) cultural and language adaptations. Of the instruments reviewed, the SF-36 health survey is the most commonly used HR-QOL measure. It was developed as a short-form measure of functioning and well-being in the Medical Outcomes Study. The Dartmouth COOP Charts were designed to be used in everyday clinical practice to provide immediate feedback to clinicians about the health status of their patients. The NHP was developed to reflect lay rather than professional perceptions of health. The SIP was constructed as a measure of sickness in relation to impact on behaviour. The QWB, HUI and EQ-5D are preference-based measures designed to summarise HR-QOL in a single number ranging from 0 to 1. We found that there are no uniformly 'worst' or 'best' performing instruments. The decision to use one over another, to use a combination of 2 or more, to use a profile and/or a preference-based measure or to use a generic measure along with a targeted measure will be driven by the purpose of the measurement. In addition, the choice will depend on a variety of factors including the characteristics of the population (e.g. age, health status, language/culture) and the environment in which the measurement is undertaken (e.g. clinical trial, routine physician visit). We provide our summary of the level of evidence i\u2026", "author" : [ { "dropping-particle" : "", "family" : "Coons", "given" : "S J", "non-dropping-particle" : "", "parse-names" : false, "suffix" : "" }, { "dropping-particle" : "", "family" : "Rao", "given" : "S", "non-dropping-particle" : "", "parse-names" : false, "suffix" : "" }, { "dropping-particle" : "", "family" : "Keininger", "given" : "D L", "non-dropping-particle" : "", "parse-names" : false, "suffix" : "" }, { "dropping-particle" : "", "family" : "Hays", "given" : "R D", "non-dropping-particle" : "", "parse-names" : false, "suffix" : "" } ], "container-title" : "PharmacoEconomics", "id" : "ITEM-1", "issue" : "1", "issued" : { "date-parts" : [ [ "2000", "1" ] ] }, "page" : "13-35", "title" : "A comparative review of generic quality-of-life instruments.", "type" : "article-journal", "volume" : "17" }, "uris" : [ "http://www.mendeley.com/documents/?uuid=c3ac1033-10cf-4dec-af83-a3af0a489f1b" ] }, { "id" : "ITEM-2", "itemData" : { "DOI" : "10.1007/s00127-008-0463-5", "abstract" : "Generic health preference measures that capture quality of life improvements in depression are important for economic analysis of new technologies.", "author" : [ { "dropping-particle" : "", "family" : "Mann", "given" : "Rachel", "non-dropping-particle" : "", "parse-names" : false, "suffix" : "" }, { "dropping-particle" : "", "family" : "Gilbody", "given" : "Simon", "non-dropping-particle" : "", "parse-names" : false, "suffix" : "" }, { "dropping-particle" : "", "family" : "Richards", "given" : "David", "non-dropping-particle" : "", "parse-names" : false, "suffix" : "" } ], "container-title" : "Social psychiatry and psychiatric epidemiology", "id" : "ITEM-2", "issue" : "7", "issued" : { "date-parts" : [ [ "2009", "7" ] ] }, "page" : "569-78", "title" : "Putting the 'Q' in depression QALYs: a comparison of utility measurement using EQ-5D and SF-6D health related quality of life measures.", "type" : "article-journal", "volume" : "44" }, "uris" : [ "http://www.mendeley.com/documents/?uuid=0852f56e-f9f4-4355-a7fc-5e400f00113a" ] } ], "mendeley" : { "previouslyFormattedCitation" : "(5,6)" }, "properties" : { "noteIndex" : 0 }, "schema" : "https://github.com/citation-style-language/schema/raw/master/csl-citation.json" }</w:instrText>
      </w:r>
      <w:r w:rsidR="0038052F">
        <w:fldChar w:fldCharType="separate"/>
      </w:r>
      <w:r w:rsidR="0038052F" w:rsidRPr="0038052F">
        <w:rPr>
          <w:noProof/>
        </w:rPr>
        <w:t>(5,6)</w:t>
      </w:r>
      <w:r w:rsidR="0038052F">
        <w:fldChar w:fldCharType="end"/>
      </w:r>
      <w:r>
        <w:t xml:space="preserve"> </w:t>
      </w:r>
    </w:p>
    <w:p w:rsidR="00430AB7" w:rsidRDefault="00430AB7" w:rsidP="00430AB7">
      <w:pPr>
        <w:pStyle w:val="Heading3"/>
      </w:pPr>
      <w:r>
        <w:t>Implications for Research</w:t>
      </w:r>
    </w:p>
    <w:p w:rsidR="00E821E3" w:rsidRDefault="00E821E3" w:rsidP="009858AC">
      <w:r>
        <w:t xml:space="preserve">Further research should look at the dependence of the results and conclusions on the data we have used. </w:t>
      </w:r>
      <w:r w:rsidR="00485010">
        <w:t xml:space="preserve">For example, in our hypothetical dataset no individual happened to report a higher </w:t>
      </w:r>
      <w:proofErr w:type="spellStart"/>
      <w:r w:rsidR="00485010">
        <w:t>HrQoL</w:t>
      </w:r>
      <w:proofErr w:type="spellEnd"/>
      <w:r w:rsidR="00485010">
        <w:t xml:space="preserve"> score in the worse state than the bet</w:t>
      </w:r>
      <w:r w:rsidR="00F26302">
        <w:t xml:space="preserve">ter state. </w:t>
      </w:r>
    </w:p>
    <w:p w:rsidR="003A14BB" w:rsidRDefault="003A14BB" w:rsidP="009858AC">
      <w:r>
        <w:t xml:space="preserve">Further research should look at the effect of representing lognormal or gamma distributions, rather than just normal and beta distributions. </w:t>
      </w:r>
    </w:p>
    <w:p w:rsidR="003A14BB" w:rsidRDefault="003A14BB" w:rsidP="009858AC">
      <w:r>
        <w:t>Further research to look at how these methods can be generalised to three or more states.</w:t>
      </w:r>
    </w:p>
    <w:p w:rsidR="003A14BB" w:rsidRDefault="003A14BB" w:rsidP="009858AC">
      <w:proofErr w:type="gramStart"/>
      <w:r>
        <w:t>Further research to see whether using method 10 in a previous HTA would have affected decision uncertainty.</w:t>
      </w:r>
      <w:proofErr w:type="gramEnd"/>
      <w:r>
        <w:t xml:space="preserve"> </w:t>
      </w:r>
    </w:p>
    <w:p w:rsidR="00A90C1A" w:rsidRDefault="00A90C1A" w:rsidP="009858AC">
      <w:proofErr w:type="gramStart"/>
      <w:r>
        <w:t>[ Need</w:t>
      </w:r>
      <w:proofErr w:type="gramEnd"/>
      <w:r>
        <w:t xml:space="preserve"> to think about this section again as we’ve now done both of the things we flagged for further research!]</w:t>
      </w:r>
    </w:p>
    <w:p w:rsidR="00430AB7" w:rsidRDefault="00430AB7" w:rsidP="00430AB7">
      <w:pPr>
        <w:pStyle w:val="Heading3"/>
      </w:pPr>
      <w:r>
        <w:t>Implications for practice</w:t>
      </w:r>
    </w:p>
    <w:p w:rsidR="00DA1E02" w:rsidRDefault="00DA1E02" w:rsidP="00056F93">
      <w:r>
        <w:t xml:space="preserve">The decision whether to use a method which forces a monotonic relationship between two or more variables needs to be made on the basis of good clinical evidence and in consultation with clinical experts. </w:t>
      </w:r>
      <w:r w:rsidR="007F7436">
        <w:t xml:space="preserve">Using a method which forces this monotonic relationship for all PSA runs is to make a strong assumption which may not be justified by either the available evidence or clinical opinion. If there is neither strong evidence nor a consensus of clinical opinion that variables have this monotonic relationship, then simpler methods such as independent sampling, in monotonicity can be violated, may be more appropriate. </w:t>
      </w:r>
    </w:p>
    <w:p w:rsidR="007F7436" w:rsidRDefault="007F7436" w:rsidP="00056F93">
      <w:r>
        <w:lastRenderedPageBreak/>
        <w:t xml:space="preserve">Some of the methods for ensuring monotonicity should be avoided for statistical reasons. These are the replacement methods (three and four) and the resampling methods (five and six). These methods produce biased estimates of the means and variances of the distributions, shifting the centres of these distributions by introducing discontinuities. As a result, they produce estimates which do not adequately represent the summary information </w:t>
      </w:r>
      <w:r w:rsidR="000E7974">
        <w:t xml:space="preserve">used in their construction. For this reason we warn against the use of these methods even where there is strong belief in the clinical relationship between variables. </w:t>
      </w:r>
    </w:p>
    <w:p w:rsidR="00F26302" w:rsidRDefault="000E7974" w:rsidP="00056F93">
      <w:r>
        <w:t xml:space="preserve">If the decision to use a method which ensures monotonicity between variables is made, then the most appropriate methods appear to be either to be a covariance-based method (method eight) or the difference method (method ten). As described in the findings section above, of these two approaches, the difference method has a number of advantages, and we have produced an easy-to-use Excel workbook to facilitate its use. </w:t>
      </w:r>
    </w:p>
    <w:p w:rsidR="00430AB7" w:rsidRDefault="00DF6C54" w:rsidP="00430AB7">
      <w:pPr>
        <w:pStyle w:val="Heading3"/>
      </w:pPr>
      <w:r>
        <w:t>Conclusion</w:t>
      </w:r>
    </w:p>
    <w:p w:rsidR="00485010" w:rsidRDefault="00DF6C54">
      <w:r>
        <w:t xml:space="preserve">Within this paper, we have compared ten methods for producing PSA for two monotonically linked variables with each other, and with a ‘gold standard’ which uses IPD. We </w:t>
      </w:r>
      <w:r w:rsidR="0031366F">
        <w:t>identified a</w:t>
      </w:r>
      <w:r>
        <w:t xml:space="preserve"> method which we </w:t>
      </w:r>
      <w:r w:rsidR="0031366F">
        <w:t xml:space="preserve">deem </w:t>
      </w:r>
      <w:r>
        <w:t xml:space="preserve">to have superior properties in terms of representing uncertainty about the difference between variables, without producing biases or discontinuities in the simulated values. For this reason, we recommend the method be adopted within health technology assessments. </w:t>
      </w:r>
    </w:p>
    <w:p w:rsidR="00485010" w:rsidRDefault="00485010" w:rsidP="00485010">
      <w:r>
        <w:br w:type="page"/>
      </w:r>
    </w:p>
    <w:p w:rsidR="006C78E2" w:rsidRDefault="00485010" w:rsidP="00485010">
      <w:pPr>
        <w:pStyle w:val="Heading1"/>
      </w:pPr>
      <w:r>
        <w:lastRenderedPageBreak/>
        <w:t>References</w:t>
      </w:r>
    </w:p>
    <w:p w:rsidR="0038052F" w:rsidRPr="0038052F" w:rsidRDefault="000E7974">
      <w:pPr>
        <w:pStyle w:val="NormalWeb"/>
        <w:ind w:left="640" w:hanging="640"/>
        <w:divId w:val="165443894"/>
        <w:rPr>
          <w:rFonts w:ascii="Calibri" w:eastAsiaTheme="minorEastAsia" w:hAnsi="Calibri"/>
          <w:noProof/>
          <w:sz w:val="22"/>
        </w:rPr>
      </w:pPr>
      <w:r>
        <w:fldChar w:fldCharType="begin" w:fldLock="1"/>
      </w:r>
      <w:r>
        <w:instrText xml:space="preserve">ADDIN Mendeley Bibliography CSL_BIBLIOGRAPHY </w:instrText>
      </w:r>
      <w:r>
        <w:fldChar w:fldCharType="separate"/>
      </w:r>
      <w:r w:rsidR="0038052F" w:rsidRPr="0038052F">
        <w:rPr>
          <w:rFonts w:ascii="Calibri" w:hAnsi="Calibri"/>
          <w:noProof/>
          <w:sz w:val="22"/>
        </w:rPr>
        <w:t xml:space="preserve">1. </w:t>
      </w:r>
      <w:r w:rsidR="0038052F" w:rsidRPr="0038052F">
        <w:rPr>
          <w:rFonts w:ascii="Calibri" w:hAnsi="Calibri"/>
          <w:noProof/>
          <w:sz w:val="22"/>
        </w:rPr>
        <w:tab/>
        <w:t>NICE. Guide to the methods of technology appraisal [Internet]. NICE methods guide. 2008 [cited 2012 Oct 15]. p. 80. Available from: http://www.nice.org.uk/media/B52/A7/TAMethodsGuideUpdatedJune2008.pdf</w:t>
      </w:r>
    </w:p>
    <w:p w:rsidR="0038052F" w:rsidRPr="0038052F" w:rsidRDefault="0038052F">
      <w:pPr>
        <w:pStyle w:val="NormalWeb"/>
        <w:ind w:left="640" w:hanging="640"/>
        <w:divId w:val="165443894"/>
        <w:rPr>
          <w:rFonts w:ascii="Calibri" w:hAnsi="Calibri"/>
          <w:noProof/>
          <w:sz w:val="22"/>
        </w:rPr>
      </w:pPr>
      <w:r w:rsidRPr="0038052F">
        <w:rPr>
          <w:rFonts w:ascii="Calibri" w:hAnsi="Calibri"/>
          <w:noProof/>
          <w:sz w:val="22"/>
        </w:rPr>
        <w:t xml:space="preserve">2. </w:t>
      </w:r>
      <w:r w:rsidRPr="0038052F">
        <w:rPr>
          <w:rFonts w:ascii="Calibri" w:hAnsi="Calibri"/>
          <w:noProof/>
          <w:sz w:val="22"/>
        </w:rPr>
        <w:tab/>
        <w:t>Claxton K, Sculpher M, McCabe C, Briggs A, Akehurst R, Buxton M, et al. Probabilistic sensitivity analysis for NICE technology assessment: not an optional extra. Health economics [Internet]. 2005 Apr [cited 2012 Jul 15];14(4):339–47. Available from: http://www.ncbi.nlm.nih.gov/pubmed/15736142</w:t>
      </w:r>
    </w:p>
    <w:p w:rsidR="0038052F" w:rsidRPr="0038052F" w:rsidRDefault="0038052F">
      <w:pPr>
        <w:pStyle w:val="NormalWeb"/>
        <w:ind w:left="640" w:hanging="640"/>
        <w:divId w:val="165443894"/>
        <w:rPr>
          <w:rFonts w:ascii="Calibri" w:hAnsi="Calibri"/>
          <w:noProof/>
          <w:sz w:val="22"/>
        </w:rPr>
      </w:pPr>
      <w:r w:rsidRPr="0038052F">
        <w:rPr>
          <w:rFonts w:ascii="Calibri" w:hAnsi="Calibri"/>
          <w:noProof/>
          <w:sz w:val="22"/>
        </w:rPr>
        <w:t xml:space="preserve">3. </w:t>
      </w:r>
      <w:r w:rsidRPr="0038052F">
        <w:rPr>
          <w:rFonts w:ascii="Calibri" w:hAnsi="Calibri"/>
          <w:noProof/>
          <w:sz w:val="22"/>
        </w:rPr>
        <w:tab/>
        <w:t>R Development Core Team. R: A language and environment for statistical computing [Internet]. Vienna, Austria: R Foundation for Statistical Computing; 2011. Available from: http://www.r-project.org/</w:t>
      </w:r>
    </w:p>
    <w:p w:rsidR="0038052F" w:rsidRPr="0038052F" w:rsidRDefault="0038052F">
      <w:pPr>
        <w:pStyle w:val="NormalWeb"/>
        <w:ind w:left="640" w:hanging="640"/>
        <w:divId w:val="165443894"/>
        <w:rPr>
          <w:rFonts w:ascii="Calibri" w:hAnsi="Calibri"/>
          <w:noProof/>
          <w:sz w:val="22"/>
        </w:rPr>
      </w:pPr>
      <w:r w:rsidRPr="0038052F">
        <w:rPr>
          <w:rFonts w:ascii="Calibri" w:hAnsi="Calibri"/>
          <w:noProof/>
          <w:sz w:val="22"/>
        </w:rPr>
        <w:t xml:space="preserve">4. </w:t>
      </w:r>
      <w:r w:rsidRPr="0038052F">
        <w:rPr>
          <w:rFonts w:ascii="Calibri" w:hAnsi="Calibri"/>
          <w:noProof/>
          <w:sz w:val="22"/>
        </w:rPr>
        <w:tab/>
        <w:t xml:space="preserve">Hintze JL, Nelson RD. Violin Plots: A Box Plot-Density Trace Synergism. The American Statistican. 1998;52(2):181–4. </w:t>
      </w:r>
    </w:p>
    <w:p w:rsidR="0038052F" w:rsidRPr="0038052F" w:rsidRDefault="0038052F">
      <w:pPr>
        <w:pStyle w:val="NormalWeb"/>
        <w:ind w:left="640" w:hanging="640"/>
        <w:divId w:val="165443894"/>
        <w:rPr>
          <w:rFonts w:ascii="Calibri" w:hAnsi="Calibri"/>
          <w:noProof/>
          <w:sz w:val="22"/>
        </w:rPr>
      </w:pPr>
      <w:r w:rsidRPr="0038052F">
        <w:rPr>
          <w:rFonts w:ascii="Calibri" w:hAnsi="Calibri"/>
          <w:noProof/>
          <w:sz w:val="22"/>
        </w:rPr>
        <w:t xml:space="preserve">5. </w:t>
      </w:r>
      <w:r w:rsidRPr="0038052F">
        <w:rPr>
          <w:rFonts w:ascii="Calibri" w:hAnsi="Calibri"/>
          <w:noProof/>
          <w:sz w:val="22"/>
        </w:rPr>
        <w:tab/>
        <w:t>Coons SJ, Rao S, Keininger DL, Hays RD. A comparative review of generic quality-of-life instruments. PharmacoEconomics [Internet]. 2000 Jan [cited 2012 Dec 4];17(1):13–35. Available from: http://www.ncbi.nlm.nih.gov/pubmed/10747763</w:t>
      </w:r>
    </w:p>
    <w:p w:rsidR="0038052F" w:rsidRPr="0038052F" w:rsidRDefault="0038052F">
      <w:pPr>
        <w:pStyle w:val="NormalWeb"/>
        <w:ind w:left="640" w:hanging="640"/>
        <w:divId w:val="165443894"/>
        <w:rPr>
          <w:rFonts w:ascii="Calibri" w:hAnsi="Calibri"/>
          <w:noProof/>
          <w:sz w:val="22"/>
        </w:rPr>
      </w:pPr>
      <w:r w:rsidRPr="0038052F">
        <w:rPr>
          <w:rFonts w:ascii="Calibri" w:hAnsi="Calibri"/>
          <w:noProof/>
          <w:sz w:val="22"/>
        </w:rPr>
        <w:t xml:space="preserve">6. </w:t>
      </w:r>
      <w:r w:rsidRPr="0038052F">
        <w:rPr>
          <w:rFonts w:ascii="Calibri" w:hAnsi="Calibri"/>
          <w:noProof/>
          <w:sz w:val="22"/>
        </w:rPr>
        <w:tab/>
        <w:t xml:space="preserve">Mann R, Gilbody S, Richards D. Putting the “Q” in depression QALYs: a comparison of utility measurement using EQ-5D and SF-6D health related quality of life measures. Social psychiatry and psychiatric epidemiology [Internet]. 2009 Jul [cited 2012 Dec 4];44(7):569–78. Available from: http://www.ncbi.nlm.nih.gov/pubmed/19011721 </w:t>
      </w:r>
    </w:p>
    <w:p w:rsidR="00485010" w:rsidRPr="00485010" w:rsidRDefault="000E7974" w:rsidP="0038052F">
      <w:pPr>
        <w:pStyle w:val="NormalWeb"/>
        <w:ind w:left="640" w:hanging="640"/>
        <w:divId w:val="1364210312"/>
      </w:pPr>
      <w:r>
        <w:fldChar w:fldCharType="end"/>
      </w:r>
    </w:p>
    <w:sectPr w:rsidR="00485010" w:rsidRPr="00485010" w:rsidSect="006F0B1D">
      <w:footerReference w:type="default" r:id="rId14"/>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03F4" w:rsidRDefault="008003F4" w:rsidP="00751271">
      <w:pPr>
        <w:spacing w:after="0" w:line="240" w:lineRule="auto"/>
      </w:pPr>
      <w:r>
        <w:separator/>
      </w:r>
    </w:p>
  </w:endnote>
  <w:endnote w:type="continuationSeparator" w:id="0">
    <w:p w:rsidR="008003F4" w:rsidRDefault="008003F4" w:rsidP="00751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86579"/>
      <w:docPartObj>
        <w:docPartGallery w:val="Page Numbers (Bottom of Page)"/>
        <w:docPartUnique/>
      </w:docPartObj>
    </w:sdtPr>
    <w:sdtContent>
      <w:p w:rsidR="00485010" w:rsidRDefault="00485010">
        <w:pPr>
          <w:pStyle w:val="Footer"/>
          <w:jc w:val="center"/>
        </w:pPr>
        <w:r>
          <w:fldChar w:fldCharType="begin"/>
        </w:r>
        <w:r>
          <w:instrText xml:space="preserve"> PAGE   \* MERGEFORMAT </w:instrText>
        </w:r>
        <w:r>
          <w:fldChar w:fldCharType="separate"/>
        </w:r>
        <w:r w:rsidR="006E6329">
          <w:rPr>
            <w:noProof/>
          </w:rPr>
          <w:t>15</w:t>
        </w:r>
        <w:r>
          <w:rPr>
            <w:noProof/>
          </w:rPr>
          <w:fldChar w:fldCharType="end"/>
        </w:r>
      </w:p>
    </w:sdtContent>
  </w:sdt>
  <w:p w:rsidR="00485010" w:rsidRDefault="004850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03F4" w:rsidRDefault="008003F4" w:rsidP="00751271">
      <w:pPr>
        <w:spacing w:after="0" w:line="240" w:lineRule="auto"/>
      </w:pPr>
      <w:r>
        <w:separator/>
      </w:r>
    </w:p>
  </w:footnote>
  <w:footnote w:type="continuationSeparator" w:id="0">
    <w:p w:rsidR="008003F4" w:rsidRDefault="008003F4" w:rsidP="007512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8D5CC1"/>
    <w:multiLevelType w:val="hybridMultilevel"/>
    <w:tmpl w:val="A44443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66A75AE"/>
    <w:multiLevelType w:val="hybridMultilevel"/>
    <w:tmpl w:val="40BE19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2103CF6"/>
    <w:multiLevelType w:val="hybridMultilevel"/>
    <w:tmpl w:val="F02E9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6">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1F4C16"/>
    <w:multiLevelType w:val="hybridMultilevel"/>
    <w:tmpl w:val="923EFE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6"/>
  </w:num>
  <w:num w:numId="4">
    <w:abstractNumId w:val="0"/>
  </w:num>
  <w:num w:numId="5">
    <w:abstractNumId w:val="4"/>
  </w:num>
  <w:num w:numId="6">
    <w:abstractNumId w:val="1"/>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430AB7"/>
    <w:rsid w:val="0000364E"/>
    <w:rsid w:val="000071B0"/>
    <w:rsid w:val="00011837"/>
    <w:rsid w:val="00017FFA"/>
    <w:rsid w:val="00024205"/>
    <w:rsid w:val="00027CAE"/>
    <w:rsid w:val="000444A0"/>
    <w:rsid w:val="00056F93"/>
    <w:rsid w:val="00072341"/>
    <w:rsid w:val="00084D3F"/>
    <w:rsid w:val="00086EF3"/>
    <w:rsid w:val="00091BB9"/>
    <w:rsid w:val="000A6FF5"/>
    <w:rsid w:val="000B14B7"/>
    <w:rsid w:val="000B5D3F"/>
    <w:rsid w:val="000C21A2"/>
    <w:rsid w:val="000E2BD3"/>
    <w:rsid w:val="000E7974"/>
    <w:rsid w:val="00100A52"/>
    <w:rsid w:val="001021E8"/>
    <w:rsid w:val="0012061B"/>
    <w:rsid w:val="00126979"/>
    <w:rsid w:val="00131603"/>
    <w:rsid w:val="00131B0D"/>
    <w:rsid w:val="001424BF"/>
    <w:rsid w:val="001463F3"/>
    <w:rsid w:val="001517EA"/>
    <w:rsid w:val="00165045"/>
    <w:rsid w:val="00165E76"/>
    <w:rsid w:val="00170F06"/>
    <w:rsid w:val="00181285"/>
    <w:rsid w:val="0018746E"/>
    <w:rsid w:val="00197741"/>
    <w:rsid w:val="001D7B8E"/>
    <w:rsid w:val="001E1BC2"/>
    <w:rsid w:val="001F26ED"/>
    <w:rsid w:val="0020182C"/>
    <w:rsid w:val="0023213E"/>
    <w:rsid w:val="002377E6"/>
    <w:rsid w:val="002432E0"/>
    <w:rsid w:val="00257BA1"/>
    <w:rsid w:val="00261C32"/>
    <w:rsid w:val="002625DA"/>
    <w:rsid w:val="00264F0F"/>
    <w:rsid w:val="0027765F"/>
    <w:rsid w:val="00284FC4"/>
    <w:rsid w:val="0028566C"/>
    <w:rsid w:val="00293DB7"/>
    <w:rsid w:val="002B2850"/>
    <w:rsid w:val="002B4FC1"/>
    <w:rsid w:val="002C422F"/>
    <w:rsid w:val="002F55D5"/>
    <w:rsid w:val="0030364B"/>
    <w:rsid w:val="0031366F"/>
    <w:rsid w:val="00341956"/>
    <w:rsid w:val="00341F80"/>
    <w:rsid w:val="003620BF"/>
    <w:rsid w:val="00364E77"/>
    <w:rsid w:val="00366994"/>
    <w:rsid w:val="00366FEC"/>
    <w:rsid w:val="0038052F"/>
    <w:rsid w:val="00381017"/>
    <w:rsid w:val="003A0530"/>
    <w:rsid w:val="003A14BB"/>
    <w:rsid w:val="003B2A39"/>
    <w:rsid w:val="003B460E"/>
    <w:rsid w:val="003B7023"/>
    <w:rsid w:val="003C0A89"/>
    <w:rsid w:val="003C2637"/>
    <w:rsid w:val="003D2C1B"/>
    <w:rsid w:val="003D49B8"/>
    <w:rsid w:val="003E132B"/>
    <w:rsid w:val="003E3177"/>
    <w:rsid w:val="003E4861"/>
    <w:rsid w:val="00405C79"/>
    <w:rsid w:val="00406EF0"/>
    <w:rsid w:val="004155F1"/>
    <w:rsid w:val="00430AB7"/>
    <w:rsid w:val="00432E45"/>
    <w:rsid w:val="004634E1"/>
    <w:rsid w:val="00464BEF"/>
    <w:rsid w:val="00485010"/>
    <w:rsid w:val="0048769E"/>
    <w:rsid w:val="00492116"/>
    <w:rsid w:val="004A314A"/>
    <w:rsid w:val="004B25EB"/>
    <w:rsid w:val="004B2A9B"/>
    <w:rsid w:val="004D6DDF"/>
    <w:rsid w:val="004E593F"/>
    <w:rsid w:val="004E5985"/>
    <w:rsid w:val="00513D80"/>
    <w:rsid w:val="005235E2"/>
    <w:rsid w:val="00524D9D"/>
    <w:rsid w:val="00567B8E"/>
    <w:rsid w:val="005703A1"/>
    <w:rsid w:val="00573694"/>
    <w:rsid w:val="00586CF3"/>
    <w:rsid w:val="00587A6D"/>
    <w:rsid w:val="005F3734"/>
    <w:rsid w:val="00610911"/>
    <w:rsid w:val="00612F8E"/>
    <w:rsid w:val="00623BEB"/>
    <w:rsid w:val="00625FDD"/>
    <w:rsid w:val="00627E2C"/>
    <w:rsid w:val="00631984"/>
    <w:rsid w:val="0064679C"/>
    <w:rsid w:val="00652A55"/>
    <w:rsid w:val="00652EB0"/>
    <w:rsid w:val="00664DEE"/>
    <w:rsid w:val="00665A42"/>
    <w:rsid w:val="006853AB"/>
    <w:rsid w:val="00693183"/>
    <w:rsid w:val="0069383B"/>
    <w:rsid w:val="006A0C4F"/>
    <w:rsid w:val="006A31BA"/>
    <w:rsid w:val="006A5E2C"/>
    <w:rsid w:val="006B236F"/>
    <w:rsid w:val="006C78E2"/>
    <w:rsid w:val="006D2EBC"/>
    <w:rsid w:val="006D66D2"/>
    <w:rsid w:val="006E6329"/>
    <w:rsid w:val="006F0B1D"/>
    <w:rsid w:val="007078FF"/>
    <w:rsid w:val="00707C32"/>
    <w:rsid w:val="00717F8D"/>
    <w:rsid w:val="007260F2"/>
    <w:rsid w:val="00751271"/>
    <w:rsid w:val="00762D85"/>
    <w:rsid w:val="007631B1"/>
    <w:rsid w:val="00775489"/>
    <w:rsid w:val="007A51D0"/>
    <w:rsid w:val="007B482F"/>
    <w:rsid w:val="007C54F7"/>
    <w:rsid w:val="007D2A85"/>
    <w:rsid w:val="007F7436"/>
    <w:rsid w:val="008003F4"/>
    <w:rsid w:val="0082301F"/>
    <w:rsid w:val="008558AC"/>
    <w:rsid w:val="00857C70"/>
    <w:rsid w:val="00861CBB"/>
    <w:rsid w:val="0086407B"/>
    <w:rsid w:val="0086671E"/>
    <w:rsid w:val="00872FF4"/>
    <w:rsid w:val="00875907"/>
    <w:rsid w:val="008C20E7"/>
    <w:rsid w:val="008C446F"/>
    <w:rsid w:val="008C61B5"/>
    <w:rsid w:val="008C6FB9"/>
    <w:rsid w:val="008C7323"/>
    <w:rsid w:val="008D073C"/>
    <w:rsid w:val="008D31FB"/>
    <w:rsid w:val="008E0F30"/>
    <w:rsid w:val="008E1115"/>
    <w:rsid w:val="008E6EBD"/>
    <w:rsid w:val="008F57EA"/>
    <w:rsid w:val="008F7A5A"/>
    <w:rsid w:val="00900EF8"/>
    <w:rsid w:val="0090309D"/>
    <w:rsid w:val="009041DA"/>
    <w:rsid w:val="009143A3"/>
    <w:rsid w:val="0091764E"/>
    <w:rsid w:val="00920074"/>
    <w:rsid w:val="00920908"/>
    <w:rsid w:val="0093632F"/>
    <w:rsid w:val="009579A4"/>
    <w:rsid w:val="00975116"/>
    <w:rsid w:val="009858AC"/>
    <w:rsid w:val="009A4F6E"/>
    <w:rsid w:val="009B5207"/>
    <w:rsid w:val="009B762A"/>
    <w:rsid w:val="009D2079"/>
    <w:rsid w:val="009D4C8F"/>
    <w:rsid w:val="009D6F8F"/>
    <w:rsid w:val="009E2AE4"/>
    <w:rsid w:val="009F309A"/>
    <w:rsid w:val="00A05CE5"/>
    <w:rsid w:val="00A2097A"/>
    <w:rsid w:val="00A2397C"/>
    <w:rsid w:val="00A32813"/>
    <w:rsid w:val="00A34793"/>
    <w:rsid w:val="00A53CD0"/>
    <w:rsid w:val="00A65CD0"/>
    <w:rsid w:val="00A7702F"/>
    <w:rsid w:val="00A86571"/>
    <w:rsid w:val="00A90C1A"/>
    <w:rsid w:val="00AA771D"/>
    <w:rsid w:val="00AB0860"/>
    <w:rsid w:val="00AB754C"/>
    <w:rsid w:val="00AC3BF9"/>
    <w:rsid w:val="00AD113C"/>
    <w:rsid w:val="00AE2C7F"/>
    <w:rsid w:val="00AF419D"/>
    <w:rsid w:val="00B1103F"/>
    <w:rsid w:val="00B1466A"/>
    <w:rsid w:val="00B27776"/>
    <w:rsid w:val="00B3216C"/>
    <w:rsid w:val="00B35C1F"/>
    <w:rsid w:val="00B45270"/>
    <w:rsid w:val="00B67B4C"/>
    <w:rsid w:val="00B714CC"/>
    <w:rsid w:val="00B724C3"/>
    <w:rsid w:val="00B73EB8"/>
    <w:rsid w:val="00BA157D"/>
    <w:rsid w:val="00BB5414"/>
    <w:rsid w:val="00BB6DAB"/>
    <w:rsid w:val="00BC3549"/>
    <w:rsid w:val="00BD4E41"/>
    <w:rsid w:val="00BE3F5D"/>
    <w:rsid w:val="00BE5084"/>
    <w:rsid w:val="00BE5A50"/>
    <w:rsid w:val="00BE5DFF"/>
    <w:rsid w:val="00BE663B"/>
    <w:rsid w:val="00C279D1"/>
    <w:rsid w:val="00C3479E"/>
    <w:rsid w:val="00C44D3B"/>
    <w:rsid w:val="00C51E4E"/>
    <w:rsid w:val="00C52573"/>
    <w:rsid w:val="00C61C03"/>
    <w:rsid w:val="00C62DE5"/>
    <w:rsid w:val="00C77F67"/>
    <w:rsid w:val="00C80149"/>
    <w:rsid w:val="00C82897"/>
    <w:rsid w:val="00C86CD6"/>
    <w:rsid w:val="00C870A5"/>
    <w:rsid w:val="00C9346B"/>
    <w:rsid w:val="00CD5F76"/>
    <w:rsid w:val="00CD6B12"/>
    <w:rsid w:val="00CF35A2"/>
    <w:rsid w:val="00CF5DBC"/>
    <w:rsid w:val="00D16FF3"/>
    <w:rsid w:val="00D273DF"/>
    <w:rsid w:val="00D36589"/>
    <w:rsid w:val="00D456D2"/>
    <w:rsid w:val="00D758FB"/>
    <w:rsid w:val="00D80909"/>
    <w:rsid w:val="00D84401"/>
    <w:rsid w:val="00D918BD"/>
    <w:rsid w:val="00DA1E02"/>
    <w:rsid w:val="00DA2697"/>
    <w:rsid w:val="00DA744F"/>
    <w:rsid w:val="00DB38DE"/>
    <w:rsid w:val="00DC30F4"/>
    <w:rsid w:val="00DC38DD"/>
    <w:rsid w:val="00DC700E"/>
    <w:rsid w:val="00DD41F7"/>
    <w:rsid w:val="00DD7D4D"/>
    <w:rsid w:val="00DF2845"/>
    <w:rsid w:val="00DF407F"/>
    <w:rsid w:val="00DF6C54"/>
    <w:rsid w:val="00E2131D"/>
    <w:rsid w:val="00E23BD9"/>
    <w:rsid w:val="00E23CCF"/>
    <w:rsid w:val="00E31B3F"/>
    <w:rsid w:val="00E36AFD"/>
    <w:rsid w:val="00E546A3"/>
    <w:rsid w:val="00E70A72"/>
    <w:rsid w:val="00E71475"/>
    <w:rsid w:val="00E76B44"/>
    <w:rsid w:val="00E821E3"/>
    <w:rsid w:val="00E95D58"/>
    <w:rsid w:val="00EA7B68"/>
    <w:rsid w:val="00EC0C0F"/>
    <w:rsid w:val="00ED107D"/>
    <w:rsid w:val="00EE62A8"/>
    <w:rsid w:val="00EF2C9A"/>
    <w:rsid w:val="00F10E64"/>
    <w:rsid w:val="00F26302"/>
    <w:rsid w:val="00F401A7"/>
    <w:rsid w:val="00F473F3"/>
    <w:rsid w:val="00F552DF"/>
    <w:rsid w:val="00F61C10"/>
    <w:rsid w:val="00F74533"/>
    <w:rsid w:val="00FB6527"/>
    <w:rsid w:val="00FD094C"/>
    <w:rsid w:val="00FF4C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AE4"/>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254368371">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447743307">
      <w:bodyDiv w:val="1"/>
      <w:marLeft w:val="0"/>
      <w:marRight w:val="0"/>
      <w:marTop w:val="0"/>
      <w:marBottom w:val="0"/>
      <w:divBdr>
        <w:top w:val="none" w:sz="0" w:space="0" w:color="auto"/>
        <w:left w:val="none" w:sz="0" w:space="0" w:color="auto"/>
        <w:bottom w:val="none" w:sz="0" w:space="0" w:color="auto"/>
        <w:right w:val="none" w:sz="0" w:space="0" w:color="auto"/>
      </w:divBdr>
      <w:divsChild>
        <w:div w:id="788282282">
          <w:marLeft w:val="0"/>
          <w:marRight w:val="0"/>
          <w:marTop w:val="0"/>
          <w:marBottom w:val="0"/>
          <w:divBdr>
            <w:top w:val="none" w:sz="0" w:space="0" w:color="auto"/>
            <w:left w:val="none" w:sz="0" w:space="0" w:color="auto"/>
            <w:bottom w:val="none" w:sz="0" w:space="0" w:color="auto"/>
            <w:right w:val="none" w:sz="0" w:space="0" w:color="auto"/>
          </w:divBdr>
          <w:divsChild>
            <w:div w:id="1250384059">
              <w:marLeft w:val="0"/>
              <w:marRight w:val="0"/>
              <w:marTop w:val="0"/>
              <w:marBottom w:val="0"/>
              <w:divBdr>
                <w:top w:val="none" w:sz="0" w:space="0" w:color="auto"/>
                <w:left w:val="none" w:sz="0" w:space="0" w:color="auto"/>
                <w:bottom w:val="none" w:sz="0" w:space="0" w:color="auto"/>
                <w:right w:val="none" w:sz="0" w:space="0" w:color="auto"/>
              </w:divBdr>
              <w:divsChild>
                <w:div w:id="1700546182">
                  <w:marLeft w:val="0"/>
                  <w:marRight w:val="0"/>
                  <w:marTop w:val="0"/>
                  <w:marBottom w:val="0"/>
                  <w:divBdr>
                    <w:top w:val="none" w:sz="0" w:space="0" w:color="auto"/>
                    <w:left w:val="none" w:sz="0" w:space="0" w:color="auto"/>
                    <w:bottom w:val="none" w:sz="0" w:space="0" w:color="auto"/>
                    <w:right w:val="none" w:sz="0" w:space="0" w:color="auto"/>
                  </w:divBdr>
                  <w:divsChild>
                    <w:div w:id="16783147">
                      <w:marLeft w:val="0"/>
                      <w:marRight w:val="0"/>
                      <w:marTop w:val="0"/>
                      <w:marBottom w:val="0"/>
                      <w:divBdr>
                        <w:top w:val="none" w:sz="0" w:space="0" w:color="auto"/>
                        <w:left w:val="none" w:sz="0" w:space="0" w:color="auto"/>
                        <w:bottom w:val="none" w:sz="0" w:space="0" w:color="auto"/>
                        <w:right w:val="none" w:sz="0" w:space="0" w:color="auto"/>
                      </w:divBdr>
                      <w:divsChild>
                        <w:div w:id="1364210312">
                          <w:marLeft w:val="0"/>
                          <w:marRight w:val="0"/>
                          <w:marTop w:val="0"/>
                          <w:marBottom w:val="0"/>
                          <w:divBdr>
                            <w:top w:val="none" w:sz="0" w:space="0" w:color="auto"/>
                            <w:left w:val="none" w:sz="0" w:space="0" w:color="auto"/>
                            <w:bottom w:val="none" w:sz="0" w:space="0" w:color="auto"/>
                            <w:right w:val="none" w:sz="0" w:space="0" w:color="auto"/>
                          </w:divBdr>
                          <w:divsChild>
                            <w:div w:id="1654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17878691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86609897">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128859879">
      <w:bodyDiv w:val="1"/>
      <w:marLeft w:val="0"/>
      <w:marRight w:val="0"/>
      <w:marTop w:val="0"/>
      <w:marBottom w:val="0"/>
      <w:divBdr>
        <w:top w:val="none" w:sz="0" w:space="0" w:color="auto"/>
        <w:left w:val="none" w:sz="0" w:space="0" w:color="auto"/>
        <w:bottom w:val="none" w:sz="0" w:space="0" w:color="auto"/>
        <w:right w:val="none" w:sz="0" w:space="0" w:color="auto"/>
      </w:divBdr>
      <w:divsChild>
        <w:div w:id="516505061">
          <w:marLeft w:val="0"/>
          <w:marRight w:val="0"/>
          <w:marTop w:val="0"/>
          <w:marBottom w:val="48"/>
          <w:divBdr>
            <w:top w:val="none" w:sz="0" w:space="0" w:color="auto"/>
            <w:left w:val="none" w:sz="0" w:space="0" w:color="auto"/>
            <w:bottom w:val="none" w:sz="0" w:space="0" w:color="auto"/>
            <w:right w:val="none" w:sz="0" w:space="0" w:color="auto"/>
          </w:divBdr>
        </w:div>
        <w:div w:id="99959488">
          <w:marLeft w:val="0"/>
          <w:marRight w:val="0"/>
          <w:marTop w:val="0"/>
          <w:marBottom w:val="48"/>
          <w:divBdr>
            <w:top w:val="none" w:sz="0" w:space="0" w:color="auto"/>
            <w:left w:val="none" w:sz="0" w:space="0" w:color="auto"/>
            <w:bottom w:val="none" w:sz="0" w:space="0" w:color="auto"/>
            <w:right w:val="none" w:sz="0" w:space="0" w:color="auto"/>
          </w:divBdr>
        </w:div>
        <w:div w:id="1607999341">
          <w:marLeft w:val="0"/>
          <w:marRight w:val="0"/>
          <w:marTop w:val="0"/>
          <w:marBottom w:val="48"/>
          <w:divBdr>
            <w:top w:val="none" w:sz="0" w:space="0" w:color="auto"/>
            <w:left w:val="none" w:sz="0" w:space="0" w:color="auto"/>
            <w:bottom w:val="none" w:sz="0" w:space="0" w:color="auto"/>
            <w:right w:val="none" w:sz="0" w:space="0" w:color="auto"/>
          </w:divBdr>
        </w:div>
        <w:div w:id="646086530">
          <w:marLeft w:val="0"/>
          <w:marRight w:val="0"/>
          <w:marTop w:val="0"/>
          <w:marBottom w:val="48"/>
          <w:divBdr>
            <w:top w:val="none" w:sz="0" w:space="0" w:color="auto"/>
            <w:left w:val="none" w:sz="0" w:space="0" w:color="auto"/>
            <w:bottom w:val="none" w:sz="0" w:space="0" w:color="auto"/>
            <w:right w:val="none" w:sz="0" w:space="0" w:color="auto"/>
          </w:divBdr>
        </w:div>
      </w:divsChild>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9FDECE-6420-4061-A0E5-1EB1DAE33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TotalTime>
  <Pages>18</Pages>
  <Words>7064</Words>
  <Characters>40265</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47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10</cp:revision>
  <dcterms:created xsi:type="dcterms:W3CDTF">2012-12-02T16:20:00Z</dcterms:created>
  <dcterms:modified xsi:type="dcterms:W3CDTF">2012-12-17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